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3DE26580"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1B1A4B">
        <w:rPr>
          <w:noProof/>
          <w:lang w:val="en-US"/>
        </w:rPr>
        <w:t>10 December 2022</w:t>
      </w:r>
      <w:r>
        <w:rPr>
          <w:lang w:val="en-US"/>
        </w:rPr>
        <w:fldChar w:fldCharType="end"/>
      </w:r>
    </w:p>
    <w:p w14:paraId="1669FE46" w14:textId="77777777" w:rsidR="00C10438" w:rsidRDefault="00C10438">
      <w:r>
        <w:rPr>
          <w:b/>
        </w:rPr>
        <w:br w:type="page"/>
      </w:r>
    </w:p>
    <w:sdt>
      <w:sdtPr>
        <w:rPr>
          <w:b w:val="0"/>
          <w:sz w:val="22"/>
          <w:lang w:val="en-GB"/>
        </w:rPr>
        <w:id w:val="1059602796"/>
        <w:docPartObj>
          <w:docPartGallery w:val="Table of Contents"/>
          <w:docPartUnique/>
        </w:docPartObj>
      </w:sdtPr>
      <w:sdtEndPr>
        <w:rPr>
          <w:bCs/>
          <w:noProof/>
        </w:rPr>
      </w:sdtEndPr>
      <w:sdtContent>
        <w:p w14:paraId="3794988F" w14:textId="41A94933" w:rsidR="00F60869" w:rsidRDefault="00F60869">
          <w:pPr>
            <w:pStyle w:val="TOCHeading"/>
          </w:pPr>
          <w:r>
            <w:t>Contents</w:t>
          </w:r>
        </w:p>
        <w:p w14:paraId="4F3D9055" w14:textId="794073EF" w:rsidR="00C10438" w:rsidRDefault="00F60869">
          <w:pPr>
            <w:pStyle w:val="TOC1"/>
            <w:tabs>
              <w:tab w:val="left" w:pos="440"/>
              <w:tab w:val="right" w:leader="dot" w:pos="9016"/>
            </w:tabs>
            <w:rPr>
              <w:rFonts w:asciiTheme="minorHAnsi" w:hAnsiTheme="minorHAnsi" w:cstheme="minorBidi"/>
              <w:noProof/>
              <w:color w:val="auto"/>
              <w:sz w:val="22"/>
              <w:lang w:val="en-CH" w:eastAsia="en-CH"/>
            </w:rPr>
          </w:pPr>
          <w:r>
            <w:fldChar w:fldCharType="begin"/>
          </w:r>
          <w:r>
            <w:instrText xml:space="preserve"> TOC \o "1-3" \h \z \u </w:instrText>
          </w:r>
          <w:r>
            <w:fldChar w:fldCharType="separate"/>
          </w:r>
          <w:hyperlink w:anchor="_Toc121522835" w:history="1">
            <w:r w:rsidR="00C10438" w:rsidRPr="00E54ACE">
              <w:rPr>
                <w:rStyle w:val="Hyperlink"/>
                <w:noProof/>
              </w:rPr>
              <w:t>1</w:t>
            </w:r>
            <w:r w:rsidR="00C10438">
              <w:rPr>
                <w:rFonts w:asciiTheme="minorHAnsi" w:hAnsiTheme="minorHAnsi" w:cstheme="minorBidi"/>
                <w:noProof/>
                <w:color w:val="auto"/>
                <w:sz w:val="22"/>
                <w:lang w:val="en-CH" w:eastAsia="en-CH"/>
              </w:rPr>
              <w:tab/>
            </w:r>
            <w:r w:rsidR="00C10438" w:rsidRPr="00E54ACE">
              <w:rPr>
                <w:rStyle w:val="Hyperlink"/>
                <w:noProof/>
              </w:rPr>
              <w:t>Introduction</w:t>
            </w:r>
            <w:r w:rsidR="00C10438">
              <w:rPr>
                <w:noProof/>
                <w:webHidden/>
              </w:rPr>
              <w:tab/>
            </w:r>
            <w:r w:rsidR="00C10438">
              <w:rPr>
                <w:noProof/>
                <w:webHidden/>
              </w:rPr>
              <w:fldChar w:fldCharType="begin"/>
            </w:r>
            <w:r w:rsidR="00C10438">
              <w:rPr>
                <w:noProof/>
                <w:webHidden/>
              </w:rPr>
              <w:instrText xml:space="preserve"> PAGEREF _Toc121522835 \h </w:instrText>
            </w:r>
            <w:r w:rsidR="00C10438">
              <w:rPr>
                <w:noProof/>
                <w:webHidden/>
              </w:rPr>
            </w:r>
            <w:r w:rsidR="00C10438">
              <w:rPr>
                <w:noProof/>
                <w:webHidden/>
              </w:rPr>
              <w:fldChar w:fldCharType="separate"/>
            </w:r>
            <w:r w:rsidR="001B1A4B">
              <w:rPr>
                <w:noProof/>
                <w:webHidden/>
              </w:rPr>
              <w:t>4</w:t>
            </w:r>
            <w:r w:rsidR="00C10438">
              <w:rPr>
                <w:noProof/>
                <w:webHidden/>
              </w:rPr>
              <w:fldChar w:fldCharType="end"/>
            </w:r>
          </w:hyperlink>
        </w:p>
        <w:p w14:paraId="07D6EAFE" w14:textId="514E0AE9"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36" w:history="1">
            <w:r w:rsidRPr="00E54ACE">
              <w:rPr>
                <w:rStyle w:val="Hyperlink"/>
                <w:noProof/>
              </w:rPr>
              <w:t>1.1</w:t>
            </w:r>
            <w:r>
              <w:rPr>
                <w:rFonts w:asciiTheme="minorHAnsi" w:hAnsiTheme="minorHAnsi" w:cstheme="minorBidi"/>
                <w:noProof/>
                <w:color w:val="auto"/>
                <w:sz w:val="22"/>
                <w:lang w:val="en-CH" w:eastAsia="en-CH"/>
              </w:rPr>
              <w:tab/>
            </w:r>
            <w:r w:rsidRPr="00E54ACE">
              <w:rPr>
                <w:rStyle w:val="Hyperlink"/>
                <w:noProof/>
              </w:rPr>
              <w:t>Municipal Solid Waste Management</w:t>
            </w:r>
            <w:r>
              <w:rPr>
                <w:noProof/>
                <w:webHidden/>
              </w:rPr>
              <w:tab/>
            </w:r>
            <w:r>
              <w:rPr>
                <w:noProof/>
                <w:webHidden/>
              </w:rPr>
              <w:fldChar w:fldCharType="begin"/>
            </w:r>
            <w:r>
              <w:rPr>
                <w:noProof/>
                <w:webHidden/>
              </w:rPr>
              <w:instrText xml:space="preserve"> PAGEREF _Toc121522836 \h </w:instrText>
            </w:r>
            <w:r>
              <w:rPr>
                <w:noProof/>
                <w:webHidden/>
              </w:rPr>
            </w:r>
            <w:r>
              <w:rPr>
                <w:noProof/>
                <w:webHidden/>
              </w:rPr>
              <w:fldChar w:fldCharType="separate"/>
            </w:r>
            <w:r w:rsidR="001B1A4B">
              <w:rPr>
                <w:noProof/>
                <w:webHidden/>
              </w:rPr>
              <w:t>4</w:t>
            </w:r>
            <w:r>
              <w:rPr>
                <w:noProof/>
                <w:webHidden/>
              </w:rPr>
              <w:fldChar w:fldCharType="end"/>
            </w:r>
          </w:hyperlink>
        </w:p>
        <w:p w14:paraId="5B01CB25" w14:textId="7A98A778"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37" w:history="1">
            <w:r w:rsidRPr="00E54ACE">
              <w:rPr>
                <w:rStyle w:val="Hyperlink"/>
                <w:noProof/>
              </w:rPr>
              <w:t>1.2</w:t>
            </w:r>
            <w:r>
              <w:rPr>
                <w:rFonts w:asciiTheme="minorHAnsi" w:hAnsiTheme="minorHAnsi" w:cstheme="minorBidi"/>
                <w:noProof/>
                <w:color w:val="auto"/>
                <w:sz w:val="22"/>
                <w:lang w:val="en-CH" w:eastAsia="en-CH"/>
              </w:rPr>
              <w:tab/>
            </w:r>
            <w:r w:rsidRPr="00E54ACE">
              <w:rPr>
                <w:rStyle w:val="Hyperlink"/>
                <w:noProof/>
              </w:rPr>
              <w:t>MSWM in Malawi</w:t>
            </w:r>
            <w:r>
              <w:rPr>
                <w:noProof/>
                <w:webHidden/>
              </w:rPr>
              <w:tab/>
            </w:r>
            <w:r>
              <w:rPr>
                <w:noProof/>
                <w:webHidden/>
              </w:rPr>
              <w:fldChar w:fldCharType="begin"/>
            </w:r>
            <w:r>
              <w:rPr>
                <w:noProof/>
                <w:webHidden/>
              </w:rPr>
              <w:instrText xml:space="preserve"> PAGEREF _Toc121522837 \h </w:instrText>
            </w:r>
            <w:r>
              <w:rPr>
                <w:noProof/>
                <w:webHidden/>
              </w:rPr>
            </w:r>
            <w:r>
              <w:rPr>
                <w:noProof/>
                <w:webHidden/>
              </w:rPr>
              <w:fldChar w:fldCharType="separate"/>
            </w:r>
            <w:r w:rsidR="001B1A4B">
              <w:rPr>
                <w:noProof/>
                <w:webHidden/>
              </w:rPr>
              <w:t>4</w:t>
            </w:r>
            <w:r>
              <w:rPr>
                <w:noProof/>
                <w:webHidden/>
              </w:rPr>
              <w:fldChar w:fldCharType="end"/>
            </w:r>
          </w:hyperlink>
        </w:p>
        <w:p w14:paraId="6EDB1F1C" w14:textId="1A53AEA0"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38" w:history="1">
            <w:r w:rsidRPr="00E54ACE">
              <w:rPr>
                <w:rStyle w:val="Hyperlink"/>
                <w:noProof/>
              </w:rPr>
              <w:t>1.3</w:t>
            </w:r>
            <w:r>
              <w:rPr>
                <w:rFonts w:asciiTheme="minorHAnsi" w:hAnsiTheme="minorHAnsi" w:cstheme="minorBidi"/>
                <w:noProof/>
                <w:color w:val="auto"/>
                <w:sz w:val="22"/>
                <w:lang w:val="en-CH" w:eastAsia="en-CH"/>
              </w:rPr>
              <w:tab/>
            </w:r>
            <w:r w:rsidRPr="00E54ACE">
              <w:rPr>
                <w:rStyle w:val="Hyperlink"/>
                <w:noProof/>
              </w:rPr>
              <w:t>Justification and Research Questions</w:t>
            </w:r>
            <w:r>
              <w:rPr>
                <w:noProof/>
                <w:webHidden/>
              </w:rPr>
              <w:tab/>
            </w:r>
            <w:r>
              <w:rPr>
                <w:noProof/>
                <w:webHidden/>
              </w:rPr>
              <w:fldChar w:fldCharType="begin"/>
            </w:r>
            <w:r>
              <w:rPr>
                <w:noProof/>
                <w:webHidden/>
              </w:rPr>
              <w:instrText xml:space="preserve"> PAGEREF _Toc121522838 \h </w:instrText>
            </w:r>
            <w:r>
              <w:rPr>
                <w:noProof/>
                <w:webHidden/>
              </w:rPr>
            </w:r>
            <w:r>
              <w:rPr>
                <w:noProof/>
                <w:webHidden/>
              </w:rPr>
              <w:fldChar w:fldCharType="separate"/>
            </w:r>
            <w:r w:rsidR="001B1A4B">
              <w:rPr>
                <w:noProof/>
                <w:webHidden/>
              </w:rPr>
              <w:t>4</w:t>
            </w:r>
            <w:r>
              <w:rPr>
                <w:noProof/>
                <w:webHidden/>
              </w:rPr>
              <w:fldChar w:fldCharType="end"/>
            </w:r>
          </w:hyperlink>
        </w:p>
        <w:p w14:paraId="674558C0" w14:textId="2DFB005E"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39" w:history="1">
            <w:r w:rsidRPr="00E54ACE">
              <w:rPr>
                <w:rStyle w:val="Hyperlink"/>
                <w:noProof/>
              </w:rPr>
              <w:t>1.4</w:t>
            </w:r>
            <w:r>
              <w:rPr>
                <w:rFonts w:asciiTheme="minorHAnsi" w:hAnsiTheme="minorHAnsi" w:cstheme="minorBidi"/>
                <w:noProof/>
                <w:color w:val="auto"/>
                <w:sz w:val="22"/>
                <w:lang w:val="en-CH" w:eastAsia="en-CH"/>
              </w:rPr>
              <w:tab/>
            </w:r>
            <w:r w:rsidRPr="00E54ACE">
              <w:rPr>
                <w:rStyle w:val="Hyperlink"/>
                <w:noProof/>
              </w:rPr>
              <w:t>Operation research methods</w:t>
            </w:r>
            <w:r>
              <w:rPr>
                <w:noProof/>
                <w:webHidden/>
              </w:rPr>
              <w:tab/>
            </w:r>
            <w:r>
              <w:rPr>
                <w:noProof/>
                <w:webHidden/>
              </w:rPr>
              <w:fldChar w:fldCharType="begin"/>
            </w:r>
            <w:r>
              <w:rPr>
                <w:noProof/>
                <w:webHidden/>
              </w:rPr>
              <w:instrText xml:space="preserve"> PAGEREF _Toc121522839 \h </w:instrText>
            </w:r>
            <w:r>
              <w:rPr>
                <w:noProof/>
                <w:webHidden/>
              </w:rPr>
            </w:r>
            <w:r>
              <w:rPr>
                <w:noProof/>
                <w:webHidden/>
              </w:rPr>
              <w:fldChar w:fldCharType="separate"/>
            </w:r>
            <w:r w:rsidR="001B1A4B">
              <w:rPr>
                <w:noProof/>
                <w:webHidden/>
              </w:rPr>
              <w:t>5</w:t>
            </w:r>
            <w:r>
              <w:rPr>
                <w:noProof/>
                <w:webHidden/>
              </w:rPr>
              <w:fldChar w:fldCharType="end"/>
            </w:r>
          </w:hyperlink>
        </w:p>
        <w:p w14:paraId="6A6AA706" w14:textId="5D20E7BA" w:rsidR="00C10438" w:rsidRDefault="00C10438">
          <w:pPr>
            <w:pStyle w:val="TOC1"/>
            <w:tabs>
              <w:tab w:val="left" w:pos="440"/>
              <w:tab w:val="right" w:leader="dot" w:pos="9016"/>
            </w:tabs>
            <w:rPr>
              <w:rFonts w:asciiTheme="minorHAnsi" w:hAnsiTheme="minorHAnsi" w:cstheme="minorBidi"/>
              <w:noProof/>
              <w:color w:val="auto"/>
              <w:sz w:val="22"/>
              <w:lang w:val="en-CH" w:eastAsia="en-CH"/>
            </w:rPr>
          </w:pPr>
          <w:hyperlink w:anchor="_Toc121522840" w:history="1">
            <w:r w:rsidRPr="00E54ACE">
              <w:rPr>
                <w:rStyle w:val="Hyperlink"/>
                <w:noProof/>
              </w:rPr>
              <w:t>2</w:t>
            </w:r>
            <w:r>
              <w:rPr>
                <w:rFonts w:asciiTheme="minorHAnsi" w:hAnsiTheme="minorHAnsi" w:cstheme="minorBidi"/>
                <w:noProof/>
                <w:color w:val="auto"/>
                <w:sz w:val="22"/>
                <w:lang w:val="en-CH" w:eastAsia="en-CH"/>
              </w:rPr>
              <w:tab/>
            </w:r>
            <w:r w:rsidRPr="00E54ACE">
              <w:rPr>
                <w:rStyle w:val="Hyperlink"/>
                <w:noProof/>
              </w:rPr>
              <w:t>Data analysis</w:t>
            </w:r>
            <w:r>
              <w:rPr>
                <w:noProof/>
                <w:webHidden/>
              </w:rPr>
              <w:tab/>
            </w:r>
            <w:r>
              <w:rPr>
                <w:noProof/>
                <w:webHidden/>
              </w:rPr>
              <w:fldChar w:fldCharType="begin"/>
            </w:r>
            <w:r>
              <w:rPr>
                <w:noProof/>
                <w:webHidden/>
              </w:rPr>
              <w:instrText xml:space="preserve"> PAGEREF _Toc121522840 \h </w:instrText>
            </w:r>
            <w:r>
              <w:rPr>
                <w:noProof/>
                <w:webHidden/>
              </w:rPr>
            </w:r>
            <w:r>
              <w:rPr>
                <w:noProof/>
                <w:webHidden/>
              </w:rPr>
              <w:fldChar w:fldCharType="separate"/>
            </w:r>
            <w:r w:rsidR="001B1A4B">
              <w:rPr>
                <w:noProof/>
                <w:webHidden/>
              </w:rPr>
              <w:t>6</w:t>
            </w:r>
            <w:r>
              <w:rPr>
                <w:noProof/>
                <w:webHidden/>
              </w:rPr>
              <w:fldChar w:fldCharType="end"/>
            </w:r>
          </w:hyperlink>
        </w:p>
        <w:p w14:paraId="189672E4" w14:textId="48702E4A"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41" w:history="1">
            <w:r w:rsidRPr="00E54ACE">
              <w:rPr>
                <w:rStyle w:val="Hyperlink"/>
                <w:noProof/>
              </w:rPr>
              <w:t>2.1</w:t>
            </w:r>
            <w:r>
              <w:rPr>
                <w:rFonts w:asciiTheme="minorHAnsi" w:hAnsiTheme="minorHAnsi" w:cstheme="minorBidi"/>
                <w:noProof/>
                <w:color w:val="auto"/>
                <w:sz w:val="22"/>
                <w:lang w:val="en-CH" w:eastAsia="en-CH"/>
              </w:rPr>
              <w:tab/>
            </w:r>
            <w:r w:rsidRPr="00E54ACE">
              <w:rPr>
                <w:rStyle w:val="Hyperlink"/>
                <w:noProof/>
              </w:rPr>
              <w:t>Data</w:t>
            </w:r>
            <w:r>
              <w:rPr>
                <w:noProof/>
                <w:webHidden/>
              </w:rPr>
              <w:tab/>
            </w:r>
            <w:r>
              <w:rPr>
                <w:noProof/>
                <w:webHidden/>
              </w:rPr>
              <w:fldChar w:fldCharType="begin"/>
            </w:r>
            <w:r>
              <w:rPr>
                <w:noProof/>
                <w:webHidden/>
              </w:rPr>
              <w:instrText xml:space="preserve"> PAGEREF _Toc121522841 \h </w:instrText>
            </w:r>
            <w:r>
              <w:rPr>
                <w:noProof/>
                <w:webHidden/>
              </w:rPr>
            </w:r>
            <w:r>
              <w:rPr>
                <w:noProof/>
                <w:webHidden/>
              </w:rPr>
              <w:fldChar w:fldCharType="separate"/>
            </w:r>
            <w:r w:rsidR="001B1A4B">
              <w:rPr>
                <w:noProof/>
                <w:webHidden/>
              </w:rPr>
              <w:t>6</w:t>
            </w:r>
            <w:r>
              <w:rPr>
                <w:noProof/>
                <w:webHidden/>
              </w:rPr>
              <w:fldChar w:fldCharType="end"/>
            </w:r>
          </w:hyperlink>
        </w:p>
        <w:p w14:paraId="5EC242E8" w14:textId="032EC846"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42" w:history="1">
            <w:r w:rsidRPr="00E54ACE">
              <w:rPr>
                <w:rStyle w:val="Hyperlink"/>
                <w:noProof/>
              </w:rPr>
              <w:t>2.1.1</w:t>
            </w:r>
            <w:r>
              <w:rPr>
                <w:rFonts w:asciiTheme="minorHAnsi" w:hAnsiTheme="minorHAnsi" w:cstheme="minorBidi"/>
                <w:noProof/>
                <w:color w:val="auto"/>
                <w:sz w:val="22"/>
                <w:lang w:val="en-CH" w:eastAsia="en-CH"/>
              </w:rPr>
              <w:tab/>
            </w:r>
            <w:r w:rsidRPr="00E54ACE">
              <w:rPr>
                <w:rStyle w:val="Hyperlink"/>
                <w:noProof/>
              </w:rPr>
              <w:t>Dump arrivals logs</w:t>
            </w:r>
            <w:r>
              <w:rPr>
                <w:noProof/>
                <w:webHidden/>
              </w:rPr>
              <w:tab/>
            </w:r>
            <w:r>
              <w:rPr>
                <w:noProof/>
                <w:webHidden/>
              </w:rPr>
              <w:fldChar w:fldCharType="begin"/>
            </w:r>
            <w:r>
              <w:rPr>
                <w:noProof/>
                <w:webHidden/>
              </w:rPr>
              <w:instrText xml:space="preserve"> PAGEREF _Toc121522842 \h </w:instrText>
            </w:r>
            <w:r>
              <w:rPr>
                <w:noProof/>
                <w:webHidden/>
              </w:rPr>
            </w:r>
            <w:r>
              <w:rPr>
                <w:noProof/>
                <w:webHidden/>
              </w:rPr>
              <w:fldChar w:fldCharType="separate"/>
            </w:r>
            <w:r w:rsidR="001B1A4B">
              <w:rPr>
                <w:noProof/>
                <w:webHidden/>
              </w:rPr>
              <w:t>7</w:t>
            </w:r>
            <w:r>
              <w:rPr>
                <w:noProof/>
                <w:webHidden/>
              </w:rPr>
              <w:fldChar w:fldCharType="end"/>
            </w:r>
          </w:hyperlink>
        </w:p>
        <w:p w14:paraId="5D8DB351" w14:textId="23CEBD17"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43" w:history="1">
            <w:r w:rsidRPr="00E54ACE">
              <w:rPr>
                <w:rStyle w:val="Hyperlink"/>
                <w:noProof/>
              </w:rPr>
              <w:t>2.1.2</w:t>
            </w:r>
            <w:r>
              <w:rPr>
                <w:rFonts w:asciiTheme="minorHAnsi" w:hAnsiTheme="minorHAnsi" w:cstheme="minorBidi"/>
                <w:noProof/>
                <w:color w:val="auto"/>
                <w:sz w:val="22"/>
                <w:lang w:val="en-CH" w:eastAsia="en-CH"/>
              </w:rPr>
              <w:tab/>
            </w:r>
            <w:r w:rsidRPr="00E54ACE">
              <w:rPr>
                <w:rStyle w:val="Hyperlink"/>
                <w:noProof/>
              </w:rPr>
              <w:t>Skips filling data</w:t>
            </w:r>
            <w:r>
              <w:rPr>
                <w:noProof/>
                <w:webHidden/>
              </w:rPr>
              <w:tab/>
            </w:r>
            <w:r>
              <w:rPr>
                <w:noProof/>
                <w:webHidden/>
              </w:rPr>
              <w:fldChar w:fldCharType="begin"/>
            </w:r>
            <w:r>
              <w:rPr>
                <w:noProof/>
                <w:webHidden/>
              </w:rPr>
              <w:instrText xml:space="preserve"> PAGEREF _Toc121522843 \h </w:instrText>
            </w:r>
            <w:r>
              <w:rPr>
                <w:noProof/>
                <w:webHidden/>
              </w:rPr>
            </w:r>
            <w:r>
              <w:rPr>
                <w:noProof/>
                <w:webHidden/>
              </w:rPr>
              <w:fldChar w:fldCharType="separate"/>
            </w:r>
            <w:r w:rsidR="001B1A4B">
              <w:rPr>
                <w:noProof/>
                <w:webHidden/>
              </w:rPr>
              <w:t>7</w:t>
            </w:r>
            <w:r>
              <w:rPr>
                <w:noProof/>
                <w:webHidden/>
              </w:rPr>
              <w:fldChar w:fldCharType="end"/>
            </w:r>
          </w:hyperlink>
        </w:p>
        <w:p w14:paraId="20251FFE" w14:textId="184988B5"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44" w:history="1">
            <w:r w:rsidRPr="00E54ACE">
              <w:rPr>
                <w:rStyle w:val="Hyperlink"/>
                <w:noProof/>
              </w:rPr>
              <w:t>2.2</w:t>
            </w:r>
            <w:r>
              <w:rPr>
                <w:rFonts w:asciiTheme="minorHAnsi" w:hAnsiTheme="minorHAnsi" w:cstheme="minorBidi"/>
                <w:noProof/>
                <w:color w:val="auto"/>
                <w:sz w:val="22"/>
                <w:lang w:val="en-CH" w:eastAsia="en-CH"/>
              </w:rPr>
              <w:tab/>
            </w:r>
            <w:r w:rsidRPr="00E54ACE">
              <w:rPr>
                <w:rStyle w:val="Hyperlink"/>
                <w:noProof/>
              </w:rPr>
              <w:t>Methods</w:t>
            </w:r>
            <w:r>
              <w:rPr>
                <w:noProof/>
                <w:webHidden/>
              </w:rPr>
              <w:tab/>
            </w:r>
            <w:r>
              <w:rPr>
                <w:noProof/>
                <w:webHidden/>
              </w:rPr>
              <w:fldChar w:fldCharType="begin"/>
            </w:r>
            <w:r>
              <w:rPr>
                <w:noProof/>
                <w:webHidden/>
              </w:rPr>
              <w:instrText xml:space="preserve"> PAGEREF _Toc121522844 \h </w:instrText>
            </w:r>
            <w:r>
              <w:rPr>
                <w:noProof/>
                <w:webHidden/>
              </w:rPr>
            </w:r>
            <w:r>
              <w:rPr>
                <w:noProof/>
                <w:webHidden/>
              </w:rPr>
              <w:fldChar w:fldCharType="separate"/>
            </w:r>
            <w:r w:rsidR="001B1A4B">
              <w:rPr>
                <w:noProof/>
                <w:webHidden/>
              </w:rPr>
              <w:t>9</w:t>
            </w:r>
            <w:r>
              <w:rPr>
                <w:noProof/>
                <w:webHidden/>
              </w:rPr>
              <w:fldChar w:fldCharType="end"/>
            </w:r>
          </w:hyperlink>
        </w:p>
        <w:p w14:paraId="4B490686" w14:textId="3747BDFC"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45" w:history="1">
            <w:r w:rsidRPr="00E54ACE">
              <w:rPr>
                <w:rStyle w:val="Hyperlink"/>
                <w:noProof/>
              </w:rPr>
              <w:t>2.2.1</w:t>
            </w:r>
            <w:r>
              <w:rPr>
                <w:rFonts w:asciiTheme="minorHAnsi" w:hAnsiTheme="minorHAnsi" w:cstheme="minorBidi"/>
                <w:noProof/>
                <w:color w:val="auto"/>
                <w:sz w:val="22"/>
                <w:lang w:val="en-CH" w:eastAsia="en-CH"/>
              </w:rPr>
              <w:tab/>
            </w:r>
            <w:r w:rsidRPr="00E54ACE">
              <w:rPr>
                <w:rStyle w:val="Hyperlink"/>
                <w:noProof/>
              </w:rPr>
              <w:t>Distances and travel times</w:t>
            </w:r>
            <w:r>
              <w:rPr>
                <w:noProof/>
                <w:webHidden/>
              </w:rPr>
              <w:tab/>
            </w:r>
            <w:r>
              <w:rPr>
                <w:noProof/>
                <w:webHidden/>
              </w:rPr>
              <w:fldChar w:fldCharType="begin"/>
            </w:r>
            <w:r>
              <w:rPr>
                <w:noProof/>
                <w:webHidden/>
              </w:rPr>
              <w:instrText xml:space="preserve"> PAGEREF _Toc121522845 \h </w:instrText>
            </w:r>
            <w:r>
              <w:rPr>
                <w:noProof/>
                <w:webHidden/>
              </w:rPr>
            </w:r>
            <w:r>
              <w:rPr>
                <w:noProof/>
                <w:webHidden/>
              </w:rPr>
              <w:fldChar w:fldCharType="separate"/>
            </w:r>
            <w:r w:rsidR="001B1A4B">
              <w:rPr>
                <w:noProof/>
                <w:webHidden/>
              </w:rPr>
              <w:t>9</w:t>
            </w:r>
            <w:r>
              <w:rPr>
                <w:noProof/>
                <w:webHidden/>
              </w:rPr>
              <w:fldChar w:fldCharType="end"/>
            </w:r>
          </w:hyperlink>
        </w:p>
        <w:p w14:paraId="4B8C25CF" w14:textId="5C92C4B6"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46" w:history="1">
            <w:r w:rsidRPr="00E54ACE">
              <w:rPr>
                <w:rStyle w:val="Hyperlink"/>
                <w:noProof/>
              </w:rPr>
              <w:t>2.2.2</w:t>
            </w:r>
            <w:r>
              <w:rPr>
                <w:rFonts w:asciiTheme="minorHAnsi" w:hAnsiTheme="minorHAnsi" w:cstheme="minorBidi"/>
                <w:noProof/>
                <w:color w:val="auto"/>
                <w:sz w:val="22"/>
                <w:lang w:val="en-CH" w:eastAsia="en-CH"/>
              </w:rPr>
              <w:tab/>
            </w:r>
            <w:r w:rsidRPr="00E54ACE">
              <w:rPr>
                <w:rStyle w:val="Hyperlink"/>
                <w:noProof/>
              </w:rPr>
              <w:t>Filling rates</w:t>
            </w:r>
            <w:r>
              <w:rPr>
                <w:noProof/>
                <w:webHidden/>
              </w:rPr>
              <w:tab/>
            </w:r>
            <w:r>
              <w:rPr>
                <w:noProof/>
                <w:webHidden/>
              </w:rPr>
              <w:fldChar w:fldCharType="begin"/>
            </w:r>
            <w:r>
              <w:rPr>
                <w:noProof/>
                <w:webHidden/>
              </w:rPr>
              <w:instrText xml:space="preserve"> PAGEREF _Toc121522846 \h </w:instrText>
            </w:r>
            <w:r>
              <w:rPr>
                <w:noProof/>
                <w:webHidden/>
              </w:rPr>
            </w:r>
            <w:r>
              <w:rPr>
                <w:noProof/>
                <w:webHidden/>
              </w:rPr>
              <w:fldChar w:fldCharType="separate"/>
            </w:r>
            <w:r w:rsidR="001B1A4B">
              <w:rPr>
                <w:noProof/>
                <w:webHidden/>
              </w:rPr>
              <w:t>9</w:t>
            </w:r>
            <w:r>
              <w:rPr>
                <w:noProof/>
                <w:webHidden/>
              </w:rPr>
              <w:fldChar w:fldCharType="end"/>
            </w:r>
          </w:hyperlink>
        </w:p>
        <w:p w14:paraId="5A935BF3" w14:textId="33D2E9BA"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47" w:history="1">
            <w:r w:rsidRPr="00E54ACE">
              <w:rPr>
                <w:rStyle w:val="Hyperlink"/>
                <w:noProof/>
              </w:rPr>
              <w:t>2.2.3</w:t>
            </w:r>
            <w:r>
              <w:rPr>
                <w:rFonts w:asciiTheme="minorHAnsi" w:hAnsiTheme="minorHAnsi" w:cstheme="minorBidi"/>
                <w:noProof/>
                <w:color w:val="auto"/>
                <w:sz w:val="22"/>
                <w:lang w:val="en-CH" w:eastAsia="en-CH"/>
              </w:rPr>
              <w:tab/>
            </w:r>
            <w:r w:rsidRPr="00E54ACE">
              <w:rPr>
                <w:rStyle w:val="Hyperlink"/>
                <w:noProof/>
              </w:rPr>
              <w:t>Dump logs</w:t>
            </w:r>
            <w:r>
              <w:rPr>
                <w:noProof/>
                <w:webHidden/>
              </w:rPr>
              <w:tab/>
            </w:r>
            <w:r>
              <w:rPr>
                <w:noProof/>
                <w:webHidden/>
              </w:rPr>
              <w:fldChar w:fldCharType="begin"/>
            </w:r>
            <w:r>
              <w:rPr>
                <w:noProof/>
                <w:webHidden/>
              </w:rPr>
              <w:instrText xml:space="preserve"> PAGEREF _Toc121522847 \h </w:instrText>
            </w:r>
            <w:r>
              <w:rPr>
                <w:noProof/>
                <w:webHidden/>
              </w:rPr>
            </w:r>
            <w:r>
              <w:rPr>
                <w:noProof/>
                <w:webHidden/>
              </w:rPr>
              <w:fldChar w:fldCharType="separate"/>
            </w:r>
            <w:r w:rsidR="001B1A4B">
              <w:rPr>
                <w:noProof/>
                <w:webHidden/>
              </w:rPr>
              <w:t>11</w:t>
            </w:r>
            <w:r>
              <w:rPr>
                <w:noProof/>
                <w:webHidden/>
              </w:rPr>
              <w:fldChar w:fldCharType="end"/>
            </w:r>
          </w:hyperlink>
        </w:p>
        <w:p w14:paraId="623B6CBD" w14:textId="4240B0B6"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48" w:history="1">
            <w:r w:rsidRPr="00E54ACE">
              <w:rPr>
                <w:rStyle w:val="Hyperlink"/>
                <w:noProof/>
              </w:rPr>
              <w:t>2.3</w:t>
            </w:r>
            <w:r>
              <w:rPr>
                <w:rFonts w:asciiTheme="minorHAnsi" w:hAnsiTheme="minorHAnsi" w:cstheme="minorBidi"/>
                <w:noProof/>
                <w:color w:val="auto"/>
                <w:sz w:val="22"/>
                <w:lang w:val="en-CH" w:eastAsia="en-CH"/>
              </w:rPr>
              <w:tab/>
            </w:r>
            <w:r w:rsidRPr="00E54ACE">
              <w:rPr>
                <w:rStyle w:val="Hyperlink"/>
                <w:noProof/>
              </w:rPr>
              <w:t>Results</w:t>
            </w:r>
            <w:r>
              <w:rPr>
                <w:noProof/>
                <w:webHidden/>
              </w:rPr>
              <w:tab/>
            </w:r>
            <w:r>
              <w:rPr>
                <w:noProof/>
                <w:webHidden/>
              </w:rPr>
              <w:fldChar w:fldCharType="begin"/>
            </w:r>
            <w:r>
              <w:rPr>
                <w:noProof/>
                <w:webHidden/>
              </w:rPr>
              <w:instrText xml:space="preserve"> PAGEREF _Toc121522848 \h </w:instrText>
            </w:r>
            <w:r>
              <w:rPr>
                <w:noProof/>
                <w:webHidden/>
              </w:rPr>
            </w:r>
            <w:r>
              <w:rPr>
                <w:noProof/>
                <w:webHidden/>
              </w:rPr>
              <w:fldChar w:fldCharType="separate"/>
            </w:r>
            <w:r w:rsidR="001B1A4B">
              <w:rPr>
                <w:noProof/>
                <w:webHidden/>
              </w:rPr>
              <w:t>11</w:t>
            </w:r>
            <w:r>
              <w:rPr>
                <w:noProof/>
                <w:webHidden/>
              </w:rPr>
              <w:fldChar w:fldCharType="end"/>
            </w:r>
          </w:hyperlink>
        </w:p>
        <w:p w14:paraId="1CC78B58" w14:textId="0674A085"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49" w:history="1">
            <w:r w:rsidRPr="00E54ACE">
              <w:rPr>
                <w:rStyle w:val="Hyperlink"/>
                <w:noProof/>
              </w:rPr>
              <w:t>2.3.1</w:t>
            </w:r>
            <w:r>
              <w:rPr>
                <w:rFonts w:asciiTheme="minorHAnsi" w:hAnsiTheme="minorHAnsi" w:cstheme="minorBidi"/>
                <w:noProof/>
                <w:color w:val="auto"/>
                <w:sz w:val="22"/>
                <w:lang w:val="en-CH" w:eastAsia="en-CH"/>
              </w:rPr>
              <w:tab/>
            </w:r>
            <w:r w:rsidRPr="00E54ACE">
              <w:rPr>
                <w:rStyle w:val="Hyperlink"/>
                <w:noProof/>
              </w:rPr>
              <w:t>Filling rates</w:t>
            </w:r>
            <w:r>
              <w:rPr>
                <w:noProof/>
                <w:webHidden/>
              </w:rPr>
              <w:tab/>
            </w:r>
            <w:r>
              <w:rPr>
                <w:noProof/>
                <w:webHidden/>
              </w:rPr>
              <w:fldChar w:fldCharType="begin"/>
            </w:r>
            <w:r>
              <w:rPr>
                <w:noProof/>
                <w:webHidden/>
              </w:rPr>
              <w:instrText xml:space="preserve"> PAGEREF _Toc121522849 \h </w:instrText>
            </w:r>
            <w:r>
              <w:rPr>
                <w:noProof/>
                <w:webHidden/>
              </w:rPr>
            </w:r>
            <w:r>
              <w:rPr>
                <w:noProof/>
                <w:webHidden/>
              </w:rPr>
              <w:fldChar w:fldCharType="separate"/>
            </w:r>
            <w:r w:rsidR="001B1A4B">
              <w:rPr>
                <w:noProof/>
                <w:webHidden/>
              </w:rPr>
              <w:t>11</w:t>
            </w:r>
            <w:r>
              <w:rPr>
                <w:noProof/>
                <w:webHidden/>
              </w:rPr>
              <w:fldChar w:fldCharType="end"/>
            </w:r>
          </w:hyperlink>
        </w:p>
        <w:p w14:paraId="2E396C09" w14:textId="5C15BDF7"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50" w:history="1">
            <w:r w:rsidRPr="00E54ACE">
              <w:rPr>
                <w:rStyle w:val="Hyperlink"/>
                <w:noProof/>
              </w:rPr>
              <w:t>2.3.2</w:t>
            </w:r>
            <w:r>
              <w:rPr>
                <w:rFonts w:asciiTheme="minorHAnsi" w:hAnsiTheme="minorHAnsi" w:cstheme="minorBidi"/>
                <w:noProof/>
                <w:color w:val="auto"/>
                <w:sz w:val="22"/>
                <w:lang w:val="en-CH" w:eastAsia="en-CH"/>
              </w:rPr>
              <w:tab/>
            </w:r>
            <w:r w:rsidRPr="00E54ACE">
              <w:rPr>
                <w:rStyle w:val="Hyperlink"/>
                <w:noProof/>
              </w:rPr>
              <w:t>Dump logs</w:t>
            </w:r>
            <w:r>
              <w:rPr>
                <w:noProof/>
                <w:webHidden/>
              </w:rPr>
              <w:tab/>
            </w:r>
            <w:r>
              <w:rPr>
                <w:noProof/>
                <w:webHidden/>
              </w:rPr>
              <w:fldChar w:fldCharType="begin"/>
            </w:r>
            <w:r>
              <w:rPr>
                <w:noProof/>
                <w:webHidden/>
              </w:rPr>
              <w:instrText xml:space="preserve"> PAGEREF _Toc121522850 \h </w:instrText>
            </w:r>
            <w:r>
              <w:rPr>
                <w:noProof/>
                <w:webHidden/>
              </w:rPr>
            </w:r>
            <w:r>
              <w:rPr>
                <w:noProof/>
                <w:webHidden/>
              </w:rPr>
              <w:fldChar w:fldCharType="separate"/>
            </w:r>
            <w:r w:rsidR="001B1A4B">
              <w:rPr>
                <w:noProof/>
                <w:webHidden/>
              </w:rPr>
              <w:t>14</w:t>
            </w:r>
            <w:r>
              <w:rPr>
                <w:noProof/>
                <w:webHidden/>
              </w:rPr>
              <w:fldChar w:fldCharType="end"/>
            </w:r>
          </w:hyperlink>
        </w:p>
        <w:p w14:paraId="6BF27088" w14:textId="41B3892C"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51" w:history="1">
            <w:r w:rsidRPr="00E54ACE">
              <w:rPr>
                <w:rStyle w:val="Hyperlink"/>
                <w:noProof/>
              </w:rPr>
              <w:t>2.3.3</w:t>
            </w:r>
            <w:r>
              <w:rPr>
                <w:rFonts w:asciiTheme="minorHAnsi" w:hAnsiTheme="minorHAnsi" w:cstheme="minorBidi"/>
                <w:noProof/>
                <w:color w:val="auto"/>
                <w:sz w:val="22"/>
                <w:lang w:val="en-CH" w:eastAsia="en-CH"/>
              </w:rPr>
              <w:tab/>
            </w:r>
            <w:r w:rsidRPr="00E54ACE">
              <w:rPr>
                <w:rStyle w:val="Hyperlink"/>
                <w:noProof/>
              </w:rPr>
              <w:t>Extrapolating filling rates</w:t>
            </w:r>
            <w:r>
              <w:rPr>
                <w:noProof/>
                <w:webHidden/>
              </w:rPr>
              <w:tab/>
            </w:r>
            <w:r>
              <w:rPr>
                <w:noProof/>
                <w:webHidden/>
              </w:rPr>
              <w:fldChar w:fldCharType="begin"/>
            </w:r>
            <w:r>
              <w:rPr>
                <w:noProof/>
                <w:webHidden/>
              </w:rPr>
              <w:instrText xml:space="preserve"> PAGEREF _Toc121522851 \h </w:instrText>
            </w:r>
            <w:r>
              <w:rPr>
                <w:noProof/>
                <w:webHidden/>
              </w:rPr>
            </w:r>
            <w:r>
              <w:rPr>
                <w:noProof/>
                <w:webHidden/>
              </w:rPr>
              <w:fldChar w:fldCharType="separate"/>
            </w:r>
            <w:r w:rsidR="001B1A4B">
              <w:rPr>
                <w:noProof/>
                <w:webHidden/>
              </w:rPr>
              <w:t>16</w:t>
            </w:r>
            <w:r>
              <w:rPr>
                <w:noProof/>
                <w:webHidden/>
              </w:rPr>
              <w:fldChar w:fldCharType="end"/>
            </w:r>
          </w:hyperlink>
        </w:p>
        <w:p w14:paraId="4ED3F463" w14:textId="2FA1F15B"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52" w:history="1">
            <w:r w:rsidRPr="00E54ACE">
              <w:rPr>
                <w:rStyle w:val="Hyperlink"/>
                <w:noProof/>
              </w:rPr>
              <w:t>2.4</w:t>
            </w:r>
            <w:r>
              <w:rPr>
                <w:rFonts w:asciiTheme="minorHAnsi" w:hAnsiTheme="minorHAnsi" w:cstheme="minorBidi"/>
                <w:noProof/>
                <w:color w:val="auto"/>
                <w:sz w:val="22"/>
                <w:lang w:val="en-CH" w:eastAsia="en-CH"/>
              </w:rPr>
              <w:tab/>
            </w:r>
            <w:r w:rsidRPr="00E54ACE">
              <w:rPr>
                <w:rStyle w:val="Hyperlink"/>
                <w:noProof/>
              </w:rPr>
              <w:t>Discussion</w:t>
            </w:r>
            <w:r>
              <w:rPr>
                <w:noProof/>
                <w:webHidden/>
              </w:rPr>
              <w:tab/>
            </w:r>
            <w:r>
              <w:rPr>
                <w:noProof/>
                <w:webHidden/>
              </w:rPr>
              <w:fldChar w:fldCharType="begin"/>
            </w:r>
            <w:r>
              <w:rPr>
                <w:noProof/>
                <w:webHidden/>
              </w:rPr>
              <w:instrText xml:space="preserve"> PAGEREF _Toc121522852 \h </w:instrText>
            </w:r>
            <w:r>
              <w:rPr>
                <w:noProof/>
                <w:webHidden/>
              </w:rPr>
            </w:r>
            <w:r>
              <w:rPr>
                <w:noProof/>
                <w:webHidden/>
              </w:rPr>
              <w:fldChar w:fldCharType="separate"/>
            </w:r>
            <w:r w:rsidR="001B1A4B">
              <w:rPr>
                <w:noProof/>
                <w:webHidden/>
              </w:rPr>
              <w:t>19</w:t>
            </w:r>
            <w:r>
              <w:rPr>
                <w:noProof/>
                <w:webHidden/>
              </w:rPr>
              <w:fldChar w:fldCharType="end"/>
            </w:r>
          </w:hyperlink>
        </w:p>
        <w:p w14:paraId="345351DB" w14:textId="25DC5325" w:rsidR="00C10438" w:rsidRDefault="00C10438">
          <w:pPr>
            <w:pStyle w:val="TOC1"/>
            <w:tabs>
              <w:tab w:val="left" w:pos="440"/>
              <w:tab w:val="right" w:leader="dot" w:pos="9016"/>
            </w:tabs>
            <w:rPr>
              <w:rFonts w:asciiTheme="minorHAnsi" w:hAnsiTheme="minorHAnsi" w:cstheme="minorBidi"/>
              <w:noProof/>
              <w:color w:val="auto"/>
              <w:sz w:val="22"/>
              <w:lang w:val="en-CH" w:eastAsia="en-CH"/>
            </w:rPr>
          </w:pPr>
          <w:hyperlink w:anchor="_Toc121522853" w:history="1">
            <w:r w:rsidRPr="00E54ACE">
              <w:rPr>
                <w:rStyle w:val="Hyperlink"/>
                <w:noProof/>
              </w:rPr>
              <w:t>3</w:t>
            </w:r>
            <w:r>
              <w:rPr>
                <w:rFonts w:asciiTheme="minorHAnsi" w:hAnsiTheme="minorHAnsi" w:cstheme="minorBidi"/>
                <w:noProof/>
                <w:color w:val="auto"/>
                <w:sz w:val="22"/>
                <w:lang w:val="en-CH" w:eastAsia="en-CH"/>
              </w:rPr>
              <w:tab/>
            </w:r>
            <w:r w:rsidRPr="00E54ACE">
              <w:rPr>
                <w:rStyle w:val="Hyperlink"/>
                <w:noProof/>
              </w:rPr>
              <w:t>Optimization model</w:t>
            </w:r>
            <w:r>
              <w:rPr>
                <w:noProof/>
                <w:webHidden/>
              </w:rPr>
              <w:tab/>
            </w:r>
            <w:r>
              <w:rPr>
                <w:noProof/>
                <w:webHidden/>
              </w:rPr>
              <w:fldChar w:fldCharType="begin"/>
            </w:r>
            <w:r>
              <w:rPr>
                <w:noProof/>
                <w:webHidden/>
              </w:rPr>
              <w:instrText xml:space="preserve"> PAGEREF _Toc121522853 \h </w:instrText>
            </w:r>
            <w:r>
              <w:rPr>
                <w:noProof/>
                <w:webHidden/>
              </w:rPr>
            </w:r>
            <w:r>
              <w:rPr>
                <w:noProof/>
                <w:webHidden/>
              </w:rPr>
              <w:fldChar w:fldCharType="separate"/>
            </w:r>
            <w:r w:rsidR="001B1A4B">
              <w:rPr>
                <w:noProof/>
                <w:webHidden/>
              </w:rPr>
              <w:t>20</w:t>
            </w:r>
            <w:r>
              <w:rPr>
                <w:noProof/>
                <w:webHidden/>
              </w:rPr>
              <w:fldChar w:fldCharType="end"/>
            </w:r>
          </w:hyperlink>
        </w:p>
        <w:p w14:paraId="7B781ADE" w14:textId="76B03562"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54" w:history="1">
            <w:r w:rsidRPr="00E54ACE">
              <w:rPr>
                <w:rStyle w:val="Hyperlink"/>
                <w:noProof/>
              </w:rPr>
              <w:t>3.1</w:t>
            </w:r>
            <w:r>
              <w:rPr>
                <w:rFonts w:asciiTheme="minorHAnsi" w:hAnsiTheme="minorHAnsi" w:cstheme="minorBidi"/>
                <w:noProof/>
                <w:color w:val="auto"/>
                <w:sz w:val="22"/>
                <w:lang w:val="en-CH" w:eastAsia="en-CH"/>
              </w:rPr>
              <w:tab/>
            </w:r>
            <w:r w:rsidRPr="00E54ACE">
              <w:rPr>
                <w:rStyle w:val="Hyperlink"/>
                <w:noProof/>
              </w:rPr>
              <w:t>Methods</w:t>
            </w:r>
            <w:r>
              <w:rPr>
                <w:noProof/>
                <w:webHidden/>
              </w:rPr>
              <w:tab/>
            </w:r>
            <w:r>
              <w:rPr>
                <w:noProof/>
                <w:webHidden/>
              </w:rPr>
              <w:fldChar w:fldCharType="begin"/>
            </w:r>
            <w:r>
              <w:rPr>
                <w:noProof/>
                <w:webHidden/>
              </w:rPr>
              <w:instrText xml:space="preserve"> PAGEREF _Toc121522854 \h </w:instrText>
            </w:r>
            <w:r>
              <w:rPr>
                <w:noProof/>
                <w:webHidden/>
              </w:rPr>
            </w:r>
            <w:r>
              <w:rPr>
                <w:noProof/>
                <w:webHidden/>
              </w:rPr>
              <w:fldChar w:fldCharType="separate"/>
            </w:r>
            <w:r w:rsidR="001B1A4B">
              <w:rPr>
                <w:noProof/>
                <w:webHidden/>
              </w:rPr>
              <w:t>21</w:t>
            </w:r>
            <w:r>
              <w:rPr>
                <w:noProof/>
                <w:webHidden/>
              </w:rPr>
              <w:fldChar w:fldCharType="end"/>
            </w:r>
          </w:hyperlink>
        </w:p>
        <w:p w14:paraId="49ABAE75" w14:textId="63611890"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55" w:history="1">
            <w:r w:rsidRPr="00E54ACE">
              <w:rPr>
                <w:rStyle w:val="Hyperlink"/>
                <w:noProof/>
              </w:rPr>
              <w:t>3.1.1</w:t>
            </w:r>
            <w:r>
              <w:rPr>
                <w:rFonts w:asciiTheme="minorHAnsi" w:hAnsiTheme="minorHAnsi" w:cstheme="minorBidi"/>
                <w:noProof/>
                <w:color w:val="auto"/>
                <w:sz w:val="22"/>
                <w:lang w:val="en-CH" w:eastAsia="en-CH"/>
              </w:rPr>
              <w:tab/>
            </w:r>
            <w:r w:rsidRPr="00E54ACE">
              <w:rPr>
                <w:rStyle w:val="Hyperlink"/>
                <w:noProof/>
              </w:rPr>
              <w:t>Pre-processing, scenario creation and selection</w:t>
            </w:r>
            <w:r>
              <w:rPr>
                <w:noProof/>
                <w:webHidden/>
              </w:rPr>
              <w:tab/>
            </w:r>
            <w:r>
              <w:rPr>
                <w:noProof/>
                <w:webHidden/>
              </w:rPr>
              <w:fldChar w:fldCharType="begin"/>
            </w:r>
            <w:r>
              <w:rPr>
                <w:noProof/>
                <w:webHidden/>
              </w:rPr>
              <w:instrText xml:space="preserve"> PAGEREF _Toc121522855 \h </w:instrText>
            </w:r>
            <w:r>
              <w:rPr>
                <w:noProof/>
                <w:webHidden/>
              </w:rPr>
            </w:r>
            <w:r>
              <w:rPr>
                <w:noProof/>
                <w:webHidden/>
              </w:rPr>
              <w:fldChar w:fldCharType="separate"/>
            </w:r>
            <w:r w:rsidR="001B1A4B">
              <w:rPr>
                <w:noProof/>
                <w:webHidden/>
              </w:rPr>
              <w:t>22</w:t>
            </w:r>
            <w:r>
              <w:rPr>
                <w:noProof/>
                <w:webHidden/>
              </w:rPr>
              <w:fldChar w:fldCharType="end"/>
            </w:r>
          </w:hyperlink>
        </w:p>
        <w:p w14:paraId="5A50A96D" w14:textId="33CAB616"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56" w:history="1">
            <w:r w:rsidRPr="00E54ACE">
              <w:rPr>
                <w:rStyle w:val="Hyperlink"/>
                <w:noProof/>
              </w:rPr>
              <w:t>3.1.2</w:t>
            </w:r>
            <w:r>
              <w:rPr>
                <w:rFonts w:asciiTheme="minorHAnsi" w:hAnsiTheme="minorHAnsi" w:cstheme="minorBidi"/>
                <w:noProof/>
                <w:color w:val="auto"/>
                <w:sz w:val="22"/>
                <w:lang w:val="en-CH" w:eastAsia="en-CH"/>
              </w:rPr>
              <w:tab/>
            </w:r>
            <w:r w:rsidRPr="00E54ACE">
              <w:rPr>
                <w:rStyle w:val="Hyperlink"/>
                <w:noProof/>
              </w:rPr>
              <w:t>Problem formulation</w:t>
            </w:r>
            <w:r>
              <w:rPr>
                <w:noProof/>
                <w:webHidden/>
              </w:rPr>
              <w:tab/>
            </w:r>
            <w:r>
              <w:rPr>
                <w:noProof/>
                <w:webHidden/>
              </w:rPr>
              <w:fldChar w:fldCharType="begin"/>
            </w:r>
            <w:r>
              <w:rPr>
                <w:noProof/>
                <w:webHidden/>
              </w:rPr>
              <w:instrText xml:space="preserve"> PAGEREF _Toc121522856 \h </w:instrText>
            </w:r>
            <w:r>
              <w:rPr>
                <w:noProof/>
                <w:webHidden/>
              </w:rPr>
            </w:r>
            <w:r>
              <w:rPr>
                <w:noProof/>
                <w:webHidden/>
              </w:rPr>
              <w:fldChar w:fldCharType="separate"/>
            </w:r>
            <w:r w:rsidR="001B1A4B">
              <w:rPr>
                <w:noProof/>
                <w:webHidden/>
              </w:rPr>
              <w:t>23</w:t>
            </w:r>
            <w:r>
              <w:rPr>
                <w:noProof/>
                <w:webHidden/>
              </w:rPr>
              <w:fldChar w:fldCharType="end"/>
            </w:r>
          </w:hyperlink>
        </w:p>
        <w:p w14:paraId="63809C27" w14:textId="71C73748"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57" w:history="1">
            <w:r w:rsidRPr="00E54ACE">
              <w:rPr>
                <w:rStyle w:val="Hyperlink"/>
                <w:noProof/>
              </w:rPr>
              <w:t>3.1.3</w:t>
            </w:r>
            <w:r>
              <w:rPr>
                <w:rFonts w:asciiTheme="minorHAnsi" w:hAnsiTheme="minorHAnsi" w:cstheme="minorBidi"/>
                <w:noProof/>
                <w:color w:val="auto"/>
                <w:sz w:val="22"/>
                <w:lang w:val="en-CH" w:eastAsia="en-CH"/>
              </w:rPr>
              <w:tab/>
            </w:r>
            <w:r w:rsidRPr="00E54ACE">
              <w:rPr>
                <w:rStyle w:val="Hyperlink"/>
                <w:noProof/>
              </w:rPr>
              <w:t>Solver</w:t>
            </w:r>
            <w:r>
              <w:rPr>
                <w:noProof/>
                <w:webHidden/>
              </w:rPr>
              <w:tab/>
            </w:r>
            <w:r>
              <w:rPr>
                <w:noProof/>
                <w:webHidden/>
              </w:rPr>
              <w:fldChar w:fldCharType="begin"/>
            </w:r>
            <w:r>
              <w:rPr>
                <w:noProof/>
                <w:webHidden/>
              </w:rPr>
              <w:instrText xml:space="preserve"> PAGEREF _Toc121522857 \h </w:instrText>
            </w:r>
            <w:r>
              <w:rPr>
                <w:noProof/>
                <w:webHidden/>
              </w:rPr>
            </w:r>
            <w:r>
              <w:rPr>
                <w:noProof/>
                <w:webHidden/>
              </w:rPr>
              <w:fldChar w:fldCharType="separate"/>
            </w:r>
            <w:r w:rsidR="001B1A4B">
              <w:rPr>
                <w:noProof/>
                <w:webHidden/>
              </w:rPr>
              <w:t>25</w:t>
            </w:r>
            <w:r>
              <w:rPr>
                <w:noProof/>
                <w:webHidden/>
              </w:rPr>
              <w:fldChar w:fldCharType="end"/>
            </w:r>
          </w:hyperlink>
        </w:p>
        <w:p w14:paraId="57F3710A" w14:textId="6AE038C4"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58" w:history="1">
            <w:r w:rsidRPr="00E54ACE">
              <w:rPr>
                <w:rStyle w:val="Hyperlink"/>
                <w:noProof/>
              </w:rPr>
              <w:t>3.2</w:t>
            </w:r>
            <w:r>
              <w:rPr>
                <w:rFonts w:asciiTheme="minorHAnsi" w:hAnsiTheme="minorHAnsi" w:cstheme="minorBidi"/>
                <w:noProof/>
                <w:color w:val="auto"/>
                <w:sz w:val="22"/>
                <w:lang w:val="en-CH" w:eastAsia="en-CH"/>
              </w:rPr>
              <w:tab/>
            </w:r>
            <w:r w:rsidRPr="00E54ACE">
              <w:rPr>
                <w:rStyle w:val="Hyperlink"/>
                <w:noProof/>
              </w:rPr>
              <w:t>Results</w:t>
            </w:r>
            <w:r>
              <w:rPr>
                <w:noProof/>
                <w:webHidden/>
              </w:rPr>
              <w:tab/>
            </w:r>
            <w:r>
              <w:rPr>
                <w:noProof/>
                <w:webHidden/>
              </w:rPr>
              <w:fldChar w:fldCharType="begin"/>
            </w:r>
            <w:r>
              <w:rPr>
                <w:noProof/>
                <w:webHidden/>
              </w:rPr>
              <w:instrText xml:space="preserve"> PAGEREF _Toc121522858 \h </w:instrText>
            </w:r>
            <w:r>
              <w:rPr>
                <w:noProof/>
                <w:webHidden/>
              </w:rPr>
            </w:r>
            <w:r>
              <w:rPr>
                <w:noProof/>
                <w:webHidden/>
              </w:rPr>
              <w:fldChar w:fldCharType="separate"/>
            </w:r>
            <w:r w:rsidR="001B1A4B">
              <w:rPr>
                <w:noProof/>
                <w:webHidden/>
              </w:rPr>
              <w:t>25</w:t>
            </w:r>
            <w:r>
              <w:rPr>
                <w:noProof/>
                <w:webHidden/>
              </w:rPr>
              <w:fldChar w:fldCharType="end"/>
            </w:r>
          </w:hyperlink>
        </w:p>
        <w:p w14:paraId="3144638D" w14:textId="7E4421EF"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59" w:history="1">
            <w:r w:rsidRPr="00E54ACE">
              <w:rPr>
                <w:rStyle w:val="Hyperlink"/>
                <w:noProof/>
              </w:rPr>
              <w:t>3.2.1</w:t>
            </w:r>
            <w:r>
              <w:rPr>
                <w:rFonts w:asciiTheme="minorHAnsi" w:hAnsiTheme="minorHAnsi" w:cstheme="minorBidi"/>
                <w:noProof/>
                <w:color w:val="auto"/>
                <w:sz w:val="22"/>
                <w:lang w:val="en-CH" w:eastAsia="en-CH"/>
              </w:rPr>
              <w:tab/>
            </w:r>
            <w:r w:rsidRPr="00E54ACE">
              <w:rPr>
                <w:rStyle w:val="Hyperlink"/>
                <w:noProof/>
              </w:rPr>
              <w:t>Current estimated operation</w:t>
            </w:r>
            <w:r>
              <w:rPr>
                <w:noProof/>
                <w:webHidden/>
              </w:rPr>
              <w:tab/>
            </w:r>
            <w:r>
              <w:rPr>
                <w:noProof/>
                <w:webHidden/>
              </w:rPr>
              <w:fldChar w:fldCharType="begin"/>
            </w:r>
            <w:r>
              <w:rPr>
                <w:noProof/>
                <w:webHidden/>
              </w:rPr>
              <w:instrText xml:space="preserve"> PAGEREF _Toc121522859 \h </w:instrText>
            </w:r>
            <w:r>
              <w:rPr>
                <w:noProof/>
                <w:webHidden/>
              </w:rPr>
            </w:r>
            <w:r>
              <w:rPr>
                <w:noProof/>
                <w:webHidden/>
              </w:rPr>
              <w:fldChar w:fldCharType="separate"/>
            </w:r>
            <w:r w:rsidR="001B1A4B">
              <w:rPr>
                <w:noProof/>
                <w:webHidden/>
              </w:rPr>
              <w:t>29</w:t>
            </w:r>
            <w:r>
              <w:rPr>
                <w:noProof/>
                <w:webHidden/>
              </w:rPr>
              <w:fldChar w:fldCharType="end"/>
            </w:r>
          </w:hyperlink>
        </w:p>
        <w:p w14:paraId="27ABE6AD" w14:textId="492F19C7"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60" w:history="1">
            <w:r w:rsidRPr="00E54ACE">
              <w:rPr>
                <w:rStyle w:val="Hyperlink"/>
                <w:noProof/>
              </w:rPr>
              <w:t>3.2.2</w:t>
            </w:r>
            <w:r>
              <w:rPr>
                <w:rFonts w:asciiTheme="minorHAnsi" w:hAnsiTheme="minorHAnsi" w:cstheme="minorBidi"/>
                <w:noProof/>
                <w:color w:val="auto"/>
                <w:sz w:val="22"/>
                <w:lang w:val="en-CH" w:eastAsia="en-CH"/>
              </w:rPr>
              <w:tab/>
            </w:r>
            <w:r w:rsidRPr="00E54ACE">
              <w:rPr>
                <w:rStyle w:val="Hyperlink"/>
                <w:noProof/>
              </w:rPr>
              <w:t>Estimated potential of organic waste separation</w:t>
            </w:r>
            <w:r>
              <w:rPr>
                <w:noProof/>
                <w:webHidden/>
              </w:rPr>
              <w:tab/>
            </w:r>
            <w:r>
              <w:rPr>
                <w:noProof/>
                <w:webHidden/>
              </w:rPr>
              <w:fldChar w:fldCharType="begin"/>
            </w:r>
            <w:r>
              <w:rPr>
                <w:noProof/>
                <w:webHidden/>
              </w:rPr>
              <w:instrText xml:space="preserve"> PAGEREF _Toc121522860 \h </w:instrText>
            </w:r>
            <w:r>
              <w:rPr>
                <w:noProof/>
                <w:webHidden/>
              </w:rPr>
            </w:r>
            <w:r>
              <w:rPr>
                <w:noProof/>
                <w:webHidden/>
              </w:rPr>
              <w:fldChar w:fldCharType="separate"/>
            </w:r>
            <w:r w:rsidR="001B1A4B">
              <w:rPr>
                <w:noProof/>
                <w:webHidden/>
              </w:rPr>
              <w:t>30</w:t>
            </w:r>
            <w:r>
              <w:rPr>
                <w:noProof/>
                <w:webHidden/>
              </w:rPr>
              <w:fldChar w:fldCharType="end"/>
            </w:r>
          </w:hyperlink>
        </w:p>
        <w:p w14:paraId="08BD3525" w14:textId="2F484105" w:rsidR="00C10438" w:rsidRDefault="00C10438">
          <w:pPr>
            <w:pStyle w:val="TOC1"/>
            <w:tabs>
              <w:tab w:val="left" w:pos="440"/>
              <w:tab w:val="right" w:leader="dot" w:pos="9016"/>
            </w:tabs>
            <w:rPr>
              <w:rFonts w:asciiTheme="minorHAnsi" w:hAnsiTheme="minorHAnsi" w:cstheme="minorBidi"/>
              <w:noProof/>
              <w:color w:val="auto"/>
              <w:sz w:val="22"/>
              <w:lang w:val="en-CH" w:eastAsia="en-CH"/>
            </w:rPr>
          </w:pPr>
          <w:hyperlink w:anchor="_Toc121522861" w:history="1">
            <w:r w:rsidRPr="00E54ACE">
              <w:rPr>
                <w:rStyle w:val="Hyperlink"/>
                <w:noProof/>
              </w:rPr>
              <w:t>4</w:t>
            </w:r>
            <w:r>
              <w:rPr>
                <w:rFonts w:asciiTheme="minorHAnsi" w:hAnsiTheme="minorHAnsi" w:cstheme="minorBidi"/>
                <w:noProof/>
                <w:color w:val="auto"/>
                <w:sz w:val="22"/>
                <w:lang w:val="en-CH" w:eastAsia="en-CH"/>
              </w:rPr>
              <w:tab/>
            </w:r>
            <w:r w:rsidRPr="00E54ACE">
              <w:rPr>
                <w:rStyle w:val="Hyperlink"/>
                <w:noProof/>
              </w:rPr>
              <w:t>Discussion</w:t>
            </w:r>
            <w:r>
              <w:rPr>
                <w:noProof/>
                <w:webHidden/>
              </w:rPr>
              <w:tab/>
            </w:r>
            <w:r>
              <w:rPr>
                <w:noProof/>
                <w:webHidden/>
              </w:rPr>
              <w:fldChar w:fldCharType="begin"/>
            </w:r>
            <w:r>
              <w:rPr>
                <w:noProof/>
                <w:webHidden/>
              </w:rPr>
              <w:instrText xml:space="preserve"> PAGEREF _Toc121522861 \h </w:instrText>
            </w:r>
            <w:r>
              <w:rPr>
                <w:noProof/>
                <w:webHidden/>
              </w:rPr>
            </w:r>
            <w:r>
              <w:rPr>
                <w:noProof/>
                <w:webHidden/>
              </w:rPr>
              <w:fldChar w:fldCharType="separate"/>
            </w:r>
            <w:r w:rsidR="001B1A4B">
              <w:rPr>
                <w:noProof/>
                <w:webHidden/>
              </w:rPr>
              <w:t>30</w:t>
            </w:r>
            <w:r>
              <w:rPr>
                <w:noProof/>
                <w:webHidden/>
              </w:rPr>
              <w:fldChar w:fldCharType="end"/>
            </w:r>
          </w:hyperlink>
        </w:p>
        <w:p w14:paraId="5DAC8C0E" w14:textId="681A9882"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62" w:history="1">
            <w:r w:rsidRPr="00E54ACE">
              <w:rPr>
                <w:rStyle w:val="Hyperlink"/>
                <w:noProof/>
              </w:rPr>
              <w:t>4.1</w:t>
            </w:r>
            <w:r>
              <w:rPr>
                <w:rFonts w:asciiTheme="minorHAnsi" w:hAnsiTheme="minorHAnsi" w:cstheme="minorBidi"/>
                <w:noProof/>
                <w:color w:val="auto"/>
                <w:sz w:val="22"/>
                <w:lang w:val="en-CH" w:eastAsia="en-CH"/>
              </w:rPr>
              <w:tab/>
            </w:r>
            <w:r w:rsidRPr="00E54ACE">
              <w:rPr>
                <w:rStyle w:val="Hyperlink"/>
                <w:noProof/>
              </w:rPr>
              <w:t>Capital expenditure</w:t>
            </w:r>
            <w:r>
              <w:rPr>
                <w:noProof/>
                <w:webHidden/>
              </w:rPr>
              <w:tab/>
            </w:r>
            <w:r>
              <w:rPr>
                <w:noProof/>
                <w:webHidden/>
              </w:rPr>
              <w:fldChar w:fldCharType="begin"/>
            </w:r>
            <w:r>
              <w:rPr>
                <w:noProof/>
                <w:webHidden/>
              </w:rPr>
              <w:instrText xml:space="preserve"> PAGEREF _Toc121522862 \h </w:instrText>
            </w:r>
            <w:r>
              <w:rPr>
                <w:noProof/>
                <w:webHidden/>
              </w:rPr>
            </w:r>
            <w:r>
              <w:rPr>
                <w:noProof/>
                <w:webHidden/>
              </w:rPr>
              <w:fldChar w:fldCharType="separate"/>
            </w:r>
            <w:r w:rsidR="001B1A4B">
              <w:rPr>
                <w:noProof/>
                <w:webHidden/>
              </w:rPr>
              <w:t>30</w:t>
            </w:r>
            <w:r>
              <w:rPr>
                <w:noProof/>
                <w:webHidden/>
              </w:rPr>
              <w:fldChar w:fldCharType="end"/>
            </w:r>
          </w:hyperlink>
        </w:p>
        <w:p w14:paraId="3F85D718" w14:textId="0A01484B"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63" w:history="1">
            <w:r w:rsidRPr="00E54ACE">
              <w:rPr>
                <w:rStyle w:val="Hyperlink"/>
                <w:noProof/>
              </w:rPr>
              <w:t>4.2</w:t>
            </w:r>
            <w:r>
              <w:rPr>
                <w:rFonts w:asciiTheme="minorHAnsi" w:hAnsiTheme="minorHAnsi" w:cstheme="minorBidi"/>
                <w:noProof/>
                <w:color w:val="auto"/>
                <w:sz w:val="22"/>
                <w:lang w:val="en-CH" w:eastAsia="en-CH"/>
              </w:rPr>
              <w:tab/>
            </w:r>
            <w:r w:rsidRPr="00E54ACE">
              <w:rPr>
                <w:rStyle w:val="Hyperlink"/>
                <w:noProof/>
              </w:rPr>
              <w:t>Operation</w:t>
            </w:r>
            <w:r>
              <w:rPr>
                <w:noProof/>
                <w:webHidden/>
              </w:rPr>
              <w:tab/>
            </w:r>
            <w:r>
              <w:rPr>
                <w:noProof/>
                <w:webHidden/>
              </w:rPr>
              <w:fldChar w:fldCharType="begin"/>
            </w:r>
            <w:r>
              <w:rPr>
                <w:noProof/>
                <w:webHidden/>
              </w:rPr>
              <w:instrText xml:space="preserve"> PAGEREF _Toc121522863 \h </w:instrText>
            </w:r>
            <w:r>
              <w:rPr>
                <w:noProof/>
                <w:webHidden/>
              </w:rPr>
            </w:r>
            <w:r>
              <w:rPr>
                <w:noProof/>
                <w:webHidden/>
              </w:rPr>
              <w:fldChar w:fldCharType="separate"/>
            </w:r>
            <w:r w:rsidR="001B1A4B">
              <w:rPr>
                <w:noProof/>
                <w:webHidden/>
              </w:rPr>
              <w:t>31</w:t>
            </w:r>
            <w:r>
              <w:rPr>
                <w:noProof/>
                <w:webHidden/>
              </w:rPr>
              <w:fldChar w:fldCharType="end"/>
            </w:r>
          </w:hyperlink>
        </w:p>
        <w:p w14:paraId="0C997DAD" w14:textId="0667BA17" w:rsidR="00C10438" w:rsidRDefault="00C10438">
          <w:pPr>
            <w:pStyle w:val="TOC1"/>
            <w:tabs>
              <w:tab w:val="left" w:pos="440"/>
              <w:tab w:val="right" w:leader="dot" w:pos="9016"/>
            </w:tabs>
            <w:rPr>
              <w:rFonts w:asciiTheme="minorHAnsi" w:hAnsiTheme="minorHAnsi" w:cstheme="minorBidi"/>
              <w:noProof/>
              <w:color w:val="auto"/>
              <w:sz w:val="22"/>
              <w:lang w:val="en-CH" w:eastAsia="en-CH"/>
            </w:rPr>
          </w:pPr>
          <w:hyperlink w:anchor="_Toc121522864" w:history="1">
            <w:r w:rsidRPr="00E54ACE">
              <w:rPr>
                <w:rStyle w:val="Hyperlink"/>
                <w:noProof/>
              </w:rPr>
              <w:t>5</w:t>
            </w:r>
            <w:r>
              <w:rPr>
                <w:rFonts w:asciiTheme="minorHAnsi" w:hAnsiTheme="minorHAnsi" w:cstheme="minorBidi"/>
                <w:noProof/>
                <w:color w:val="auto"/>
                <w:sz w:val="22"/>
                <w:lang w:val="en-CH" w:eastAsia="en-CH"/>
              </w:rPr>
              <w:tab/>
            </w:r>
            <w:r w:rsidRPr="00E54ACE">
              <w:rPr>
                <w:rStyle w:val="Hyperlink"/>
                <w:noProof/>
              </w:rPr>
              <w:t>Outlook</w:t>
            </w:r>
            <w:r>
              <w:rPr>
                <w:noProof/>
                <w:webHidden/>
              </w:rPr>
              <w:tab/>
            </w:r>
            <w:r>
              <w:rPr>
                <w:noProof/>
                <w:webHidden/>
              </w:rPr>
              <w:fldChar w:fldCharType="begin"/>
            </w:r>
            <w:r>
              <w:rPr>
                <w:noProof/>
                <w:webHidden/>
              </w:rPr>
              <w:instrText xml:space="preserve"> PAGEREF _Toc121522864 \h </w:instrText>
            </w:r>
            <w:r>
              <w:rPr>
                <w:noProof/>
                <w:webHidden/>
              </w:rPr>
            </w:r>
            <w:r>
              <w:rPr>
                <w:noProof/>
                <w:webHidden/>
              </w:rPr>
              <w:fldChar w:fldCharType="separate"/>
            </w:r>
            <w:r w:rsidR="001B1A4B">
              <w:rPr>
                <w:noProof/>
                <w:webHidden/>
              </w:rPr>
              <w:t>31</w:t>
            </w:r>
            <w:r>
              <w:rPr>
                <w:noProof/>
                <w:webHidden/>
              </w:rPr>
              <w:fldChar w:fldCharType="end"/>
            </w:r>
          </w:hyperlink>
        </w:p>
        <w:p w14:paraId="77771409" w14:textId="357F4CBE" w:rsidR="00C10438" w:rsidRDefault="00C10438">
          <w:pPr>
            <w:pStyle w:val="TOC2"/>
            <w:tabs>
              <w:tab w:val="left" w:pos="880"/>
              <w:tab w:val="right" w:leader="dot" w:pos="9016"/>
            </w:tabs>
            <w:rPr>
              <w:rFonts w:asciiTheme="minorHAnsi" w:hAnsiTheme="minorHAnsi" w:cstheme="minorBidi"/>
              <w:noProof/>
              <w:color w:val="auto"/>
              <w:sz w:val="22"/>
              <w:lang w:val="en-CH" w:eastAsia="en-CH"/>
            </w:rPr>
          </w:pPr>
          <w:hyperlink w:anchor="_Toc121522865" w:history="1">
            <w:r w:rsidRPr="00E54ACE">
              <w:rPr>
                <w:rStyle w:val="Hyperlink"/>
                <w:noProof/>
              </w:rPr>
              <w:t>5.1</w:t>
            </w:r>
            <w:r>
              <w:rPr>
                <w:rFonts w:asciiTheme="minorHAnsi" w:hAnsiTheme="minorHAnsi" w:cstheme="minorBidi"/>
                <w:noProof/>
                <w:color w:val="auto"/>
                <w:sz w:val="22"/>
                <w:lang w:val="en-CH" w:eastAsia="en-CH"/>
              </w:rPr>
              <w:tab/>
            </w:r>
            <w:r w:rsidRPr="00E54ACE">
              <w:rPr>
                <w:rStyle w:val="Hyperlink"/>
                <w:noProof/>
              </w:rPr>
              <w:t>Implementation</w:t>
            </w:r>
            <w:r>
              <w:rPr>
                <w:noProof/>
                <w:webHidden/>
              </w:rPr>
              <w:tab/>
            </w:r>
            <w:r>
              <w:rPr>
                <w:noProof/>
                <w:webHidden/>
              </w:rPr>
              <w:fldChar w:fldCharType="begin"/>
            </w:r>
            <w:r>
              <w:rPr>
                <w:noProof/>
                <w:webHidden/>
              </w:rPr>
              <w:instrText xml:space="preserve"> PAGEREF _Toc121522865 \h </w:instrText>
            </w:r>
            <w:r>
              <w:rPr>
                <w:noProof/>
                <w:webHidden/>
              </w:rPr>
            </w:r>
            <w:r>
              <w:rPr>
                <w:noProof/>
                <w:webHidden/>
              </w:rPr>
              <w:fldChar w:fldCharType="separate"/>
            </w:r>
            <w:r w:rsidR="001B1A4B">
              <w:rPr>
                <w:noProof/>
                <w:webHidden/>
              </w:rPr>
              <w:t>31</w:t>
            </w:r>
            <w:r>
              <w:rPr>
                <w:noProof/>
                <w:webHidden/>
              </w:rPr>
              <w:fldChar w:fldCharType="end"/>
            </w:r>
          </w:hyperlink>
        </w:p>
        <w:p w14:paraId="2E489455" w14:textId="4C6E1A51"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66" w:history="1">
            <w:r w:rsidRPr="00E54ACE">
              <w:rPr>
                <w:rStyle w:val="Hyperlink"/>
                <w:noProof/>
              </w:rPr>
              <w:t>5.1.1</w:t>
            </w:r>
            <w:r>
              <w:rPr>
                <w:rFonts w:asciiTheme="minorHAnsi" w:hAnsiTheme="minorHAnsi" w:cstheme="minorBidi"/>
                <w:noProof/>
                <w:color w:val="auto"/>
                <w:sz w:val="22"/>
                <w:lang w:val="en-CH" w:eastAsia="en-CH"/>
              </w:rPr>
              <w:tab/>
            </w:r>
            <w:r w:rsidRPr="00E54ACE">
              <w:rPr>
                <w:rStyle w:val="Hyperlink"/>
                <w:noProof/>
              </w:rPr>
              <w:t>Data collection</w:t>
            </w:r>
            <w:r>
              <w:rPr>
                <w:noProof/>
                <w:webHidden/>
              </w:rPr>
              <w:tab/>
            </w:r>
            <w:r>
              <w:rPr>
                <w:noProof/>
                <w:webHidden/>
              </w:rPr>
              <w:fldChar w:fldCharType="begin"/>
            </w:r>
            <w:r>
              <w:rPr>
                <w:noProof/>
                <w:webHidden/>
              </w:rPr>
              <w:instrText xml:space="preserve"> PAGEREF _Toc121522866 \h </w:instrText>
            </w:r>
            <w:r>
              <w:rPr>
                <w:noProof/>
                <w:webHidden/>
              </w:rPr>
            </w:r>
            <w:r>
              <w:rPr>
                <w:noProof/>
                <w:webHidden/>
              </w:rPr>
              <w:fldChar w:fldCharType="separate"/>
            </w:r>
            <w:r w:rsidR="001B1A4B">
              <w:rPr>
                <w:noProof/>
                <w:webHidden/>
              </w:rPr>
              <w:t>31</w:t>
            </w:r>
            <w:r>
              <w:rPr>
                <w:noProof/>
                <w:webHidden/>
              </w:rPr>
              <w:fldChar w:fldCharType="end"/>
            </w:r>
          </w:hyperlink>
        </w:p>
        <w:p w14:paraId="316F4C7C" w14:textId="5C34C02A" w:rsidR="00C10438" w:rsidRDefault="00C10438">
          <w:pPr>
            <w:pStyle w:val="TOC3"/>
            <w:tabs>
              <w:tab w:val="left" w:pos="1320"/>
              <w:tab w:val="right" w:leader="dot" w:pos="9016"/>
            </w:tabs>
            <w:rPr>
              <w:rFonts w:asciiTheme="minorHAnsi" w:hAnsiTheme="minorHAnsi" w:cstheme="minorBidi"/>
              <w:noProof/>
              <w:color w:val="auto"/>
              <w:sz w:val="22"/>
              <w:lang w:val="en-CH" w:eastAsia="en-CH"/>
            </w:rPr>
          </w:pPr>
          <w:hyperlink w:anchor="_Toc121522867" w:history="1">
            <w:r w:rsidRPr="00E54ACE">
              <w:rPr>
                <w:rStyle w:val="Hyperlink"/>
                <w:noProof/>
              </w:rPr>
              <w:t>5.1.2</w:t>
            </w:r>
            <w:r>
              <w:rPr>
                <w:rFonts w:asciiTheme="minorHAnsi" w:hAnsiTheme="minorHAnsi" w:cstheme="minorBidi"/>
                <w:noProof/>
                <w:color w:val="auto"/>
                <w:sz w:val="22"/>
                <w:lang w:val="en-CH" w:eastAsia="en-CH"/>
              </w:rPr>
              <w:tab/>
            </w:r>
            <w:r w:rsidRPr="00E54ACE">
              <w:rPr>
                <w:rStyle w:val="Hyperlink"/>
                <w:noProof/>
              </w:rPr>
              <w:t>Information flow/monitoring</w:t>
            </w:r>
            <w:r>
              <w:rPr>
                <w:noProof/>
                <w:webHidden/>
              </w:rPr>
              <w:tab/>
            </w:r>
            <w:r>
              <w:rPr>
                <w:noProof/>
                <w:webHidden/>
              </w:rPr>
              <w:fldChar w:fldCharType="begin"/>
            </w:r>
            <w:r>
              <w:rPr>
                <w:noProof/>
                <w:webHidden/>
              </w:rPr>
              <w:instrText xml:space="preserve"> PAGEREF _Toc121522867 \h </w:instrText>
            </w:r>
            <w:r>
              <w:rPr>
                <w:noProof/>
                <w:webHidden/>
              </w:rPr>
            </w:r>
            <w:r>
              <w:rPr>
                <w:noProof/>
                <w:webHidden/>
              </w:rPr>
              <w:fldChar w:fldCharType="separate"/>
            </w:r>
            <w:r w:rsidR="001B1A4B">
              <w:rPr>
                <w:noProof/>
                <w:webHidden/>
              </w:rPr>
              <w:t>32</w:t>
            </w:r>
            <w:r>
              <w:rPr>
                <w:noProof/>
                <w:webHidden/>
              </w:rPr>
              <w:fldChar w:fldCharType="end"/>
            </w:r>
          </w:hyperlink>
        </w:p>
        <w:p w14:paraId="15D5EF17" w14:textId="61CFE92E" w:rsidR="00C10438" w:rsidRDefault="00C10438">
          <w:pPr>
            <w:pStyle w:val="TOC1"/>
            <w:tabs>
              <w:tab w:val="left" w:pos="440"/>
              <w:tab w:val="right" w:leader="dot" w:pos="9016"/>
            </w:tabs>
            <w:rPr>
              <w:rFonts w:asciiTheme="minorHAnsi" w:hAnsiTheme="minorHAnsi" w:cstheme="minorBidi"/>
              <w:noProof/>
              <w:color w:val="auto"/>
              <w:sz w:val="22"/>
              <w:lang w:val="en-CH" w:eastAsia="en-CH"/>
            </w:rPr>
          </w:pPr>
          <w:hyperlink w:anchor="_Toc121522868" w:history="1">
            <w:r w:rsidRPr="00E54ACE">
              <w:rPr>
                <w:rStyle w:val="Hyperlink"/>
                <w:noProof/>
              </w:rPr>
              <w:t>6</w:t>
            </w:r>
            <w:r>
              <w:rPr>
                <w:rFonts w:asciiTheme="minorHAnsi" w:hAnsiTheme="minorHAnsi" w:cstheme="minorBidi"/>
                <w:noProof/>
                <w:color w:val="auto"/>
                <w:sz w:val="22"/>
                <w:lang w:val="en-CH" w:eastAsia="en-CH"/>
              </w:rPr>
              <w:tab/>
            </w:r>
            <w:r w:rsidRPr="00E54ACE">
              <w:rPr>
                <w:rStyle w:val="Hyperlink"/>
                <w:noProof/>
              </w:rPr>
              <w:t>Conclusion</w:t>
            </w:r>
            <w:r>
              <w:rPr>
                <w:noProof/>
                <w:webHidden/>
              </w:rPr>
              <w:tab/>
            </w:r>
            <w:r>
              <w:rPr>
                <w:noProof/>
                <w:webHidden/>
              </w:rPr>
              <w:fldChar w:fldCharType="begin"/>
            </w:r>
            <w:r>
              <w:rPr>
                <w:noProof/>
                <w:webHidden/>
              </w:rPr>
              <w:instrText xml:space="preserve"> PAGEREF _Toc121522868 \h </w:instrText>
            </w:r>
            <w:r>
              <w:rPr>
                <w:noProof/>
                <w:webHidden/>
              </w:rPr>
            </w:r>
            <w:r>
              <w:rPr>
                <w:noProof/>
                <w:webHidden/>
              </w:rPr>
              <w:fldChar w:fldCharType="separate"/>
            </w:r>
            <w:r w:rsidR="001B1A4B">
              <w:rPr>
                <w:noProof/>
                <w:webHidden/>
              </w:rPr>
              <w:t>32</w:t>
            </w:r>
            <w:r>
              <w:rPr>
                <w:noProof/>
                <w:webHidden/>
              </w:rPr>
              <w:fldChar w:fldCharType="end"/>
            </w:r>
          </w:hyperlink>
        </w:p>
        <w:p w14:paraId="4B42081E" w14:textId="0517C39E" w:rsidR="00C10438" w:rsidRDefault="00C10438">
          <w:pPr>
            <w:pStyle w:val="TOC1"/>
            <w:tabs>
              <w:tab w:val="left" w:pos="440"/>
              <w:tab w:val="right" w:leader="dot" w:pos="9016"/>
            </w:tabs>
            <w:rPr>
              <w:rFonts w:asciiTheme="minorHAnsi" w:hAnsiTheme="minorHAnsi" w:cstheme="minorBidi"/>
              <w:noProof/>
              <w:color w:val="auto"/>
              <w:sz w:val="22"/>
              <w:lang w:val="en-CH" w:eastAsia="en-CH"/>
            </w:rPr>
          </w:pPr>
          <w:hyperlink w:anchor="_Toc121522869" w:history="1">
            <w:r w:rsidRPr="00E54ACE">
              <w:rPr>
                <w:rStyle w:val="Hyperlink"/>
                <w:noProof/>
              </w:rPr>
              <w:t>7</w:t>
            </w:r>
            <w:r>
              <w:rPr>
                <w:rFonts w:asciiTheme="minorHAnsi" w:hAnsiTheme="minorHAnsi" w:cstheme="minorBidi"/>
                <w:noProof/>
                <w:color w:val="auto"/>
                <w:sz w:val="22"/>
                <w:lang w:val="en-CH" w:eastAsia="en-CH"/>
              </w:rPr>
              <w:tab/>
            </w:r>
            <w:r w:rsidRPr="00E54ACE">
              <w:rPr>
                <w:rStyle w:val="Hyperlink"/>
                <w:noProof/>
              </w:rPr>
              <w:t>References</w:t>
            </w:r>
            <w:r>
              <w:rPr>
                <w:noProof/>
                <w:webHidden/>
              </w:rPr>
              <w:tab/>
            </w:r>
            <w:r>
              <w:rPr>
                <w:noProof/>
                <w:webHidden/>
              </w:rPr>
              <w:fldChar w:fldCharType="begin"/>
            </w:r>
            <w:r>
              <w:rPr>
                <w:noProof/>
                <w:webHidden/>
              </w:rPr>
              <w:instrText xml:space="preserve"> PAGEREF _Toc121522869 \h </w:instrText>
            </w:r>
            <w:r>
              <w:rPr>
                <w:noProof/>
                <w:webHidden/>
              </w:rPr>
            </w:r>
            <w:r>
              <w:rPr>
                <w:noProof/>
                <w:webHidden/>
              </w:rPr>
              <w:fldChar w:fldCharType="separate"/>
            </w:r>
            <w:r w:rsidR="001B1A4B">
              <w:rPr>
                <w:noProof/>
                <w:webHidden/>
              </w:rPr>
              <w:t>32</w:t>
            </w:r>
            <w:r>
              <w:rPr>
                <w:noProof/>
                <w:webHidden/>
              </w:rPr>
              <w:fldChar w:fldCharType="end"/>
            </w:r>
          </w:hyperlink>
        </w:p>
        <w:p w14:paraId="5AAD6DBB" w14:textId="3F3E3AAB"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1522835"/>
      <w:r w:rsidRPr="00981814">
        <w:lastRenderedPageBreak/>
        <w:t>Introduction</w:t>
      </w:r>
      <w:bookmarkEnd w:id="1"/>
    </w:p>
    <w:p w14:paraId="15B81623" w14:textId="728707ED" w:rsidR="004050B5" w:rsidRDefault="006D601C" w:rsidP="004050B5">
      <w:pPr>
        <w:pStyle w:val="Heading2"/>
      </w:pPr>
      <w:bookmarkStart w:id="2" w:name="_Toc121522836"/>
      <w:r>
        <w:t xml:space="preserve">Municipal </w:t>
      </w:r>
      <w:r w:rsidR="00A96E4C">
        <w:t>Solid Waste Management</w:t>
      </w:r>
      <w:bookmarkEnd w:id="2"/>
    </w:p>
    <w:p w14:paraId="78F35004" w14:textId="4B16E476"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w:t>
      </w:r>
      <w:r w:rsidR="00C10438">
        <w:t xml:space="preserve"> </w:t>
      </w:r>
      <w:r w:rsidR="00B063B3">
        <w:fldChar w:fldCharType="begin"/>
      </w:r>
      <w:r w:rsidR="00436D26">
        <w:instrText xml:space="preserve"> ADDIN ZOTERO_ITEM CSL_CITATION {"citationID":"gGyiUk1C","properties":{"formattedCitation":"(Sch\\uc0\\u252{}beler, 1996)","plainCitation":"(Schübeler, 1996)","noteIndex":0},"citationItems":[{"id":441,"uris":["http://zotero.org/users/7260192/items/YFS23PDN"],"itemData":{"id":441,"type":"article-journal","container-title":"URBAN MANAGEMENT AND INFRASTRUCTURE","language":"en","page":"59","source":"Zotero","title":"Conceptual Framework for Municipal Solid Waste Management in Low-Income Countries","author":[{"family":"Schübeler","given":"Peter"}],"issued":{"date-parts":[["1996"]]},"citation-key":"schubelerConceptualFrameworkMunicipal1996"}}],"schema":"https://github.com/citation-style-language/schema/raw/master/csl-citation.json"} </w:instrText>
      </w:r>
      <w:r w:rsidR="00B063B3">
        <w:fldChar w:fldCharType="separate"/>
      </w:r>
      <w:r w:rsidR="00436D26" w:rsidRPr="00436D26">
        <w:rPr>
          <w:rFonts w:cs="Times"/>
          <w:szCs w:val="24"/>
        </w:rPr>
        <w:t>(</w:t>
      </w:r>
      <w:proofErr w:type="spellStart"/>
      <w:r w:rsidR="00436D26" w:rsidRPr="00436D26">
        <w:rPr>
          <w:rFonts w:cs="Times"/>
          <w:szCs w:val="24"/>
        </w:rPr>
        <w:t>Schübeler</w:t>
      </w:r>
      <w:proofErr w:type="spellEnd"/>
      <w:r w:rsidR="00436D26" w:rsidRPr="00436D26">
        <w:rPr>
          <w:rFonts w:cs="Times"/>
          <w:szCs w:val="24"/>
        </w:rPr>
        <w:t>, 1996)</w:t>
      </w:r>
      <w:r w:rsidR="00B063B3">
        <w:fldChar w:fldCharType="end"/>
      </w:r>
      <w:r w:rsidR="00B063B3">
        <w:t xml:space="preserve">. </w:t>
      </w:r>
      <w:r>
        <w:t xml:space="preserve">Municipal waste is constituted of numerous streams, which connect sources </w:t>
      </w:r>
      <w:r w:rsidR="00166F30">
        <w:t>and disposal for waste of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B5577A">
        <w:instrText xml:space="preserve"> ADDIN ZOTERO_ITEM CSL_CITATION {"citationID":"vMxnLztz","properties":{"formattedCitation":"(Coffey &amp; Coad, 2010; Okot-Okumu, 2012)","plainCitation":"(Coffey &amp;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B5577A" w:rsidRPr="00B5577A">
        <w:rPr>
          <w:rFonts w:cs="Times"/>
        </w:rPr>
        <w:t>(Coffey &amp;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B5577A">
        <w:instrText xml:space="preserve"> ADDIN ZOTERO_ITEM CSL_CITATION {"citationID":"Xf3woLqa","properties":{"formattedCitation":"(Diaz et al., 2005)","plainCitation":"(Diaz et al.,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B5577A" w:rsidRPr="00B5577A">
        <w:rPr>
          <w:rFonts w:cs="Times"/>
        </w:rPr>
        <w:t>(Diaz et al.,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political, legal, managerial, economic, technological and social implications</w:t>
      </w:r>
      <w:r w:rsidR="00FB02FD">
        <w:t xml:space="preserve"> </w:t>
      </w:r>
      <w:r w:rsidR="00FB02FD">
        <w:fldChar w:fldCharType="begin"/>
      </w:r>
      <w:r w:rsidR="00FB02FD">
        <w:instrText xml:space="preserve"> ADDIN ZOTERO_ITEM CSL_CITATION {"citationID":"fENxtngN","properties":{"formattedCitation":"(Mpanang\\uc0\\u8217{}ombe et al., 2021)","plainCitation":"(Mpanang’ombe et al., 2021)","noteIndex":0},"citationItems":[{"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schema":"https://github.com/citation-style-language/schema/raw/master/csl-citation.json"} </w:instrText>
      </w:r>
      <w:r w:rsidR="00FB02FD">
        <w:fldChar w:fldCharType="separate"/>
      </w:r>
      <w:r w:rsidR="00FB02FD" w:rsidRPr="00FB02FD">
        <w:rPr>
          <w:rFonts w:cs="Times"/>
          <w:szCs w:val="24"/>
        </w:rPr>
        <w:t>(</w:t>
      </w:r>
      <w:proofErr w:type="spellStart"/>
      <w:r w:rsidR="00FB02FD" w:rsidRPr="00FB02FD">
        <w:rPr>
          <w:rFonts w:cs="Times"/>
          <w:szCs w:val="24"/>
        </w:rPr>
        <w:t>Mpanang’ombe</w:t>
      </w:r>
      <w:proofErr w:type="spellEnd"/>
      <w:r w:rsidR="00FB02FD" w:rsidRPr="00FB02FD">
        <w:rPr>
          <w:rFonts w:cs="Times"/>
          <w:szCs w:val="24"/>
        </w:rPr>
        <w:t xml:space="preserve"> et al., 2021)</w:t>
      </w:r>
      <w:r w:rsidR="00FB02FD">
        <w:fldChar w:fldCharType="end"/>
      </w:r>
      <w:r w:rsidR="00FB02FD">
        <w:t>.</w:t>
      </w:r>
    </w:p>
    <w:p w14:paraId="4FEE7527" w14:textId="51212495" w:rsidR="00A01443" w:rsidRDefault="00CC606F" w:rsidP="00ED6D30">
      <w:pPr>
        <w:pStyle w:val="Heading2"/>
      </w:pPr>
      <w:bookmarkStart w:id="3" w:name="_Toc121522837"/>
      <w:r>
        <w:t>MSWM in Malawi</w:t>
      </w:r>
      <w:bookmarkEnd w:id="3"/>
    </w:p>
    <w:p w14:paraId="7F854124" w14:textId="580ACACE" w:rsidR="00CC606F" w:rsidRPr="00CC606F" w:rsidRDefault="00E33406" w:rsidP="00CC606F">
      <w:r>
        <w:t>Broadly speaking, MSWM in Sub-Saharan Africa is a challenge because of quickly rising urbanisation, lack of waste management infrastructure, lack of resources</w:t>
      </w:r>
      <w:r w:rsidR="00346369">
        <w:t>, insufficient technical 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B5577A" w:rsidRPr="00B5577A">
        <w:rPr>
          <w:rFonts w:cs="Times"/>
        </w:rPr>
        <w:t>(UN-Habitat, 2020)</w:t>
      </w:r>
      <w:r w:rsidR="00682A4E">
        <w:fldChar w:fldCharType="end"/>
      </w:r>
      <w:r w:rsidR="00682A4E">
        <w:t xml:space="preserve">. In </w:t>
      </w:r>
      <w:r w:rsidR="00346369">
        <w:t xml:space="preserve">Blantyre, this results, amongst others, in an unacceptable level of service for MSWM. </w:t>
      </w:r>
      <w:r w:rsidR="00682A4E">
        <w:t xml:space="preserve"> </w:t>
      </w:r>
      <w:r w:rsidR="001848EC">
        <w:t>It is estimated that 70% of 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B5577A">
        <w:instrText xml:space="preserve"> ADDIN ZOTERO_ITEM CSL_CITATION {"citationID":"bmrBcbm7","properties":{"formattedCitation":"(CEPA, 2019; Zeleza-Manda, 2009)","plainCitation":"(CEPA, 2019; Zeleza-Manda, 200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B5577A" w:rsidRPr="00B5577A">
        <w:rPr>
          <w:rFonts w:cs="Times"/>
        </w:rPr>
        <w:t xml:space="preserve">(CEPA, 2019; </w:t>
      </w:r>
      <w:proofErr w:type="spellStart"/>
      <w:r w:rsidR="00B5577A" w:rsidRPr="00B5577A">
        <w:rPr>
          <w:rFonts w:cs="Times"/>
        </w:rPr>
        <w:t>Zeleza</w:t>
      </w:r>
      <w:proofErr w:type="spellEnd"/>
      <w:r w:rsidR="00B5577A" w:rsidRPr="00B5577A">
        <w:rPr>
          <w:rFonts w:cs="Times"/>
        </w:rPr>
        <w:t>-Manda, 200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the city, and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1522838"/>
      <w:r>
        <w:t>Justification and Research Questions</w:t>
      </w:r>
      <w:bookmarkEnd w:id="4"/>
    </w:p>
    <w:p w14:paraId="2D5D939F" w14:textId="5D58F3F0"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B5577A">
        <w:instrText xml:space="preserve"> ADDIN ZOTERO_ITEM CSL_CITATION {"citationID":"iSniWqlR","properties":{"formattedCitation":"(Coffey &amp; Coad, 2010; Kalina &amp; Tilley, 2020)","plainCitation":"(Coffey &amp; Coad, 2010; Kalina &amp;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B5577A" w:rsidRPr="00B5577A">
        <w:rPr>
          <w:rFonts w:cs="Times"/>
        </w:rPr>
        <w:t xml:space="preserve">(Coffey &amp; Coad, 2010; </w:t>
      </w:r>
      <w:proofErr w:type="spellStart"/>
      <w:r w:rsidR="00B5577A" w:rsidRPr="00B5577A">
        <w:rPr>
          <w:rFonts w:cs="Times"/>
        </w:rPr>
        <w:t>Kalina</w:t>
      </w:r>
      <w:proofErr w:type="spellEnd"/>
      <w:r w:rsidR="00B5577A" w:rsidRPr="00B5577A">
        <w:rPr>
          <w:rFonts w:cs="Times"/>
        </w:rPr>
        <w:t xml:space="preserve"> &amp; Tilley, 2020)</w:t>
      </w:r>
      <w:r w:rsidR="00D91A79">
        <w:fldChar w:fldCharType="end"/>
      </w:r>
      <w:r w:rsidR="00D91A79">
        <w:t xml:space="preserve"> and where there is no showcase of effective planning and scheduling.</w:t>
      </w:r>
      <w:r w:rsidR="00AE7CAA">
        <w:t xml:space="preserve"> </w:t>
      </w:r>
      <w:r w:rsidR="000A2014">
        <w:t xml:space="preserve">As discussed in this work, current operation of the service </w:t>
      </w:r>
      <w:r w:rsidR="00F56AA2">
        <w:t xml:space="preserve">in Blantyre </w:t>
      </w:r>
      <w:r w:rsidR="000A2014">
        <w:t xml:space="preserve">is irregular and results in significant overflowing of trash. </w:t>
      </w:r>
      <w:r w:rsidR="00F06C58">
        <w:t>In addition to the direct effects of uncollected trash, there are instances of trash burning, in order to avoid pests and to save spac</w:t>
      </w:r>
      <w:r>
        <w:t xml:space="preserve">e </w:t>
      </w:r>
      <w:r w:rsidRPr="0003677A">
        <w:rPr>
          <w:rFonts w:cs="Times"/>
        </w:rPr>
        <w:t xml:space="preserve">(Coffey &amp; Coad, 2010; </w:t>
      </w:r>
      <w:proofErr w:type="spellStart"/>
      <w:r w:rsidRPr="0003677A">
        <w:rPr>
          <w:rFonts w:cs="Times"/>
        </w:rPr>
        <w:t>Zeleza</w:t>
      </w:r>
      <w:proofErr w:type="spellEnd"/>
      <w:r w:rsidRPr="0003677A">
        <w:rPr>
          <w:rFonts w:cs="Times"/>
        </w:rPr>
        <w:t>-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proofErr w:type="spellStart"/>
      <w:r w:rsidR="0052109E">
        <w:t>curbside</w:t>
      </w:r>
      <w:proofErr w:type="spellEnd"/>
      <w:r w:rsidR="0052109E">
        <w:t xml:space="preserve"> and door-to-door collections, consistent schedules and itineraries may also improve the internal organization of the service and help budget and plan in the longer-term </w:t>
      </w:r>
      <w:r w:rsidR="0052109E">
        <w:fldChar w:fldCharType="begin"/>
      </w:r>
      <w:r w:rsidR="00B5577A">
        <w:instrText xml:space="preserve"> ADDIN ZOTERO_ITEM CSL_CITATION {"citationID":"aMZFovWy","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B5577A" w:rsidRPr="00B5577A">
        <w:rPr>
          <w:rFonts w:cs="Times"/>
        </w:rPr>
        <w:t>(Coffey &amp; Coad, 2010)</w:t>
      </w:r>
      <w:r w:rsidR="0052109E">
        <w:fldChar w:fldCharType="end"/>
      </w:r>
      <w:r w:rsidR="0052109E">
        <w:t>.</w:t>
      </w:r>
    </w:p>
    <w:p w14:paraId="0F269FA6" w14:textId="47C1D67B" w:rsidR="00EA6FF4" w:rsidRDefault="00EA6FF4" w:rsidP="0030103E">
      <w:r>
        <w:lastRenderedPageBreak/>
        <w:t>The quantitative data surrounding waste in Blantyre is quite scarce. Efforts have been made to characterize the dynamics of waste at several skips and the current operation of the collection service</w:t>
      </w:r>
      <w:r w:rsidR="00FB02FD">
        <w:t xml:space="preserve">, </w:t>
      </w:r>
      <w:r>
        <w:t xml:space="preserve">from which some estimations </w:t>
      </w:r>
      <w:r w:rsidR="00552E04">
        <w:t xml:space="preserve">of the required level of service </w:t>
      </w:r>
      <w:r>
        <w:t xml:space="preserve">can be extracted. </w:t>
      </w:r>
    </w:p>
    <w:p w14:paraId="6CA8BD61" w14:textId="3C000B8B" w:rsidR="00C57A78" w:rsidRDefault="00C57A78" w:rsidP="0030103E">
      <w:r>
        <w:t xml:space="preserve">Assessments have already been done to improve the sanitary conditions in Blantyre </w:t>
      </w:r>
      <w:r>
        <w:fldChar w:fldCharType="begin"/>
      </w:r>
      <w:r w:rsidR="00B5577A">
        <w:instrText xml:space="preserve"> ADDIN ZOTERO_ITEM CSL_CITATION {"citationID":"izsKYWG9","properties":{"formattedCitation":"(Kalina &amp; Tilley, 2020; Kasinja &amp; Tilley, 2018; Mpanang\\uc0\\u8217{}ombe et al., 2021; Ndau &amp; Tilley, 2018; Zeleza-Manda, 2009)","plainCitation":"(Kalina &amp; Tilley, 2020; Kasinja &amp; Tilley, 2018; Mpanang’ombe et al., 2021; Ndau &amp; Tilley, 2018; Zeleza-Manda, 2009)","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B5577A" w:rsidRPr="00B5577A">
        <w:rPr>
          <w:rFonts w:cs="Times"/>
          <w:szCs w:val="24"/>
        </w:rPr>
        <w:t>(</w:t>
      </w:r>
      <w:proofErr w:type="spellStart"/>
      <w:r w:rsidR="00B5577A" w:rsidRPr="00B5577A">
        <w:rPr>
          <w:rFonts w:cs="Times"/>
          <w:szCs w:val="24"/>
        </w:rPr>
        <w:t>Kalina</w:t>
      </w:r>
      <w:proofErr w:type="spellEnd"/>
      <w:r w:rsidR="00B5577A" w:rsidRPr="00B5577A">
        <w:rPr>
          <w:rFonts w:cs="Times"/>
          <w:szCs w:val="24"/>
        </w:rPr>
        <w:t xml:space="preserve"> &amp; Tilley, 2020; </w:t>
      </w:r>
      <w:proofErr w:type="spellStart"/>
      <w:r w:rsidR="00B5577A" w:rsidRPr="00B5577A">
        <w:rPr>
          <w:rFonts w:cs="Times"/>
          <w:szCs w:val="24"/>
        </w:rPr>
        <w:t>Kasinja</w:t>
      </w:r>
      <w:proofErr w:type="spellEnd"/>
      <w:r w:rsidR="00B5577A" w:rsidRPr="00B5577A">
        <w:rPr>
          <w:rFonts w:cs="Times"/>
          <w:szCs w:val="24"/>
        </w:rPr>
        <w:t xml:space="preserve"> &amp; Tilley, 2018; </w:t>
      </w:r>
      <w:proofErr w:type="spellStart"/>
      <w:r w:rsidR="00B5577A" w:rsidRPr="00B5577A">
        <w:rPr>
          <w:rFonts w:cs="Times"/>
          <w:szCs w:val="24"/>
        </w:rPr>
        <w:t>Mpanang’ombe</w:t>
      </w:r>
      <w:proofErr w:type="spellEnd"/>
      <w:r w:rsidR="00B5577A" w:rsidRPr="00B5577A">
        <w:rPr>
          <w:rFonts w:cs="Times"/>
          <w:szCs w:val="24"/>
        </w:rPr>
        <w:t xml:space="preserve"> et al., 2021; </w:t>
      </w:r>
      <w:proofErr w:type="spellStart"/>
      <w:r w:rsidR="00B5577A" w:rsidRPr="00B5577A">
        <w:rPr>
          <w:rFonts w:cs="Times"/>
          <w:szCs w:val="24"/>
        </w:rPr>
        <w:t>Ndau</w:t>
      </w:r>
      <w:proofErr w:type="spellEnd"/>
      <w:r w:rsidR="00B5577A" w:rsidRPr="00B5577A">
        <w:rPr>
          <w:rFonts w:cs="Times"/>
          <w:szCs w:val="24"/>
        </w:rPr>
        <w:t xml:space="preserve"> &amp; Tilley, 2018; </w:t>
      </w:r>
      <w:proofErr w:type="spellStart"/>
      <w:r w:rsidR="00B5577A" w:rsidRPr="00B5577A">
        <w:rPr>
          <w:rFonts w:cs="Times"/>
          <w:szCs w:val="24"/>
        </w:rPr>
        <w:t>Zeleza</w:t>
      </w:r>
      <w:proofErr w:type="spellEnd"/>
      <w:r w:rsidR="00B5577A" w:rsidRPr="00B5577A">
        <w:rPr>
          <w:rFonts w:cs="Times"/>
          <w:szCs w:val="24"/>
        </w:rPr>
        <w:t>-Manda, 2009)</w:t>
      </w:r>
      <w:r>
        <w:fldChar w:fldCharType="end"/>
      </w:r>
      <w:r>
        <w:t>.</w:t>
      </w:r>
      <w:r w:rsidR="009F7404">
        <w:t xml:space="preserve"> </w:t>
      </w:r>
      <w:r>
        <w:t>However, the benefits and costs of specific interventions ha</w:t>
      </w:r>
      <w:r w:rsidR="00B72316">
        <w:t>ve</w:t>
      </w:r>
      <w:r>
        <w:t xml:space="preserve"> yet to be quantified. Which changes to the operation of the MSWM service are optimal is 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5E7E4D73"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schedules and constraints on the system. On the </w:t>
      </w:r>
      <w:r w:rsidR="00FB02FD">
        <w:t>short</w:t>
      </w:r>
      <w:r w:rsidR="006A6D09">
        <w:t xml:space="preserve">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3EB13A8D" w:rsidR="00C3461D" w:rsidRDefault="00C3461D" w:rsidP="00ED6D30">
      <w:pPr>
        <w:pStyle w:val="ListParagraph"/>
        <w:numPr>
          <w:ilvl w:val="0"/>
          <w:numId w:val="5"/>
        </w:numPr>
      </w:pPr>
      <w:r>
        <w:t xml:space="preserve">What would be the </w:t>
      </w:r>
      <w:r w:rsidR="00FB02FD">
        <w:t xml:space="preserve">distance travelled and </w:t>
      </w:r>
      <w:r>
        <w:t>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bookmarkStart w:id="5" w:name="_Toc121522839"/>
      <w:r>
        <w:t xml:space="preserve">Operation research </w:t>
      </w:r>
      <w:r w:rsidR="00CE4647">
        <w:t>methods</w:t>
      </w:r>
      <w:bookmarkEnd w:id="5"/>
    </w:p>
    <w:p w14:paraId="0FDF9510" w14:textId="34445B36"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proofErr w:type="spellStart"/>
      <w:r w:rsidR="005C1407" w:rsidRPr="00B5577A">
        <w:rPr>
          <w:rFonts w:cs="Times"/>
        </w:rPr>
        <w:t>Raucq</w:t>
      </w:r>
      <w:proofErr w:type="spellEnd"/>
      <w:r w:rsidR="005C1407" w:rsidRPr="00B5577A">
        <w:rPr>
          <w:rFonts w:cs="Times"/>
        </w:rPr>
        <w:t xml:space="preserve"> et al.</w:t>
      </w:r>
      <w:r w:rsidR="005C1407">
        <w:fldChar w:fldCharType="begin"/>
      </w:r>
      <w:r w:rsidR="005C1407">
        <w:instrText xml:space="preserve"> ADDIN ZOTERO_ITEM CSL_CITATION {"citationID":"5I5RZw7T","properties":{"formattedCitation":"(2019)","plainCitation":"(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uppress-author":true}],"schema":"https://github.com/citation-style-language/schema/raw/master/csl-citation.json"} </w:instrText>
      </w:r>
      <w:r w:rsidR="005C1407">
        <w:fldChar w:fldCharType="separate"/>
      </w:r>
      <w:r w:rsidR="005C1407" w:rsidRPr="005C1407">
        <w:rPr>
          <w:rFonts w:cs="Times"/>
        </w:rPr>
        <w:t>(2019)</w:t>
      </w:r>
      <w:r w:rsidR="005C1407">
        <w:fldChar w:fldCharType="end"/>
      </w:r>
      <w:r w:rsidR="00990AC3">
        <w:t>presents a problem formulation for a roll-on-roll-off waste collection system.</w:t>
      </w:r>
      <w:r w:rsidR="005C1407">
        <w:t xml:space="preserve"> </w:t>
      </w:r>
      <w:r w:rsidR="005C1407" w:rsidRPr="00B5577A">
        <w:rPr>
          <w:rFonts w:cs="Times"/>
        </w:rPr>
        <w:t>Baptista et al.</w:t>
      </w:r>
      <w:r w:rsidR="005C1407">
        <w:rPr>
          <w:rFonts w:cs="Times"/>
        </w:rPr>
        <w:t xml:space="preserve"> </w:t>
      </w:r>
      <w:r w:rsidR="005C1407">
        <w:fldChar w:fldCharType="begin"/>
      </w:r>
      <w:r w:rsidR="005C1407">
        <w:instrText xml:space="preserve"> ADDIN ZOTERO_ITEM CSL_CITATION {"citationID":"frt60fmG","properties":{"formattedCitation":"(2002)","plainCitation":"(2002)","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suppress-author":true}],"schema":"https://github.com/citation-style-language/schema/raw/master/csl-citation.json"} </w:instrText>
      </w:r>
      <w:r w:rsidR="005C1407">
        <w:fldChar w:fldCharType="separate"/>
      </w:r>
      <w:r w:rsidR="005C1407" w:rsidRPr="005C1407">
        <w:rPr>
          <w:rFonts w:cs="Times"/>
        </w:rPr>
        <w:t>(2002)</w:t>
      </w:r>
      <w:r w:rsidR="005C1407">
        <w:fldChar w:fldCharType="end"/>
      </w:r>
      <w:r w:rsidR="00990AC3">
        <w:t xml:space="preserve"> </w:t>
      </w:r>
      <w:r w:rsidR="005C1407">
        <w:t xml:space="preserve"> and </w:t>
      </w:r>
      <w:proofErr w:type="spellStart"/>
      <w:r w:rsidR="005C1407" w:rsidRPr="00B5577A">
        <w:rPr>
          <w:rFonts w:cs="Times"/>
        </w:rPr>
        <w:t>Coene</w:t>
      </w:r>
      <w:proofErr w:type="spellEnd"/>
      <w:r w:rsidR="005C1407" w:rsidRPr="00B5577A">
        <w:rPr>
          <w:rFonts w:cs="Times"/>
        </w:rPr>
        <w:t xml:space="preserve"> et al.</w:t>
      </w:r>
      <w:r w:rsidR="005C1407">
        <w:rPr>
          <w:rFonts w:cs="Times"/>
        </w:rPr>
        <w:t xml:space="preserve"> </w:t>
      </w:r>
      <w:r w:rsidR="005C1407">
        <w:fldChar w:fldCharType="begin"/>
      </w:r>
      <w:r w:rsidR="005C1407">
        <w:instrText xml:space="preserve"> ADDIN ZOTERO_ITEM CSL_CITATION {"citationID":"MG7cNaBs","properties":{"formattedCitation":"(2010)","plainCitation":"(2010)","noteIndex":0},"citationItems":[{"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uppress-author":true}],"schema":"https://github.com/citation-style-language/schema/raw/master/csl-citation.json"} </w:instrText>
      </w:r>
      <w:r w:rsidR="005C1407">
        <w:fldChar w:fldCharType="separate"/>
      </w:r>
      <w:r w:rsidR="005C1407" w:rsidRPr="005C1407">
        <w:rPr>
          <w:rFonts w:cs="Times"/>
        </w:rPr>
        <w:t>(2010)</w:t>
      </w:r>
      <w:r w:rsidR="005C1407">
        <w:fldChar w:fldCharType="end"/>
      </w:r>
      <w:r w:rsidR="005C1407">
        <w:t xml:space="preserve"> </w:t>
      </w:r>
      <w:r w:rsidR="000B2DA3">
        <w:t>give</w:t>
      </w:r>
      <w:r w:rsidR="00990AC3">
        <w:t xml:space="preserve"> periodic </w:t>
      </w:r>
      <w:r w:rsidR="000B2DA3">
        <w:t>routing problems</w:t>
      </w:r>
      <w:r w:rsidR="001816BD">
        <w:t xml:space="preserve">, both assigning </w:t>
      </w:r>
      <w:r w:rsidR="001816BD" w:rsidRPr="005C1407">
        <w:rPr>
          <w:i/>
          <w:iCs/>
        </w:rPr>
        <w:t>patterns</w:t>
      </w:r>
      <w:r w:rsidR="001816BD">
        <w:t xml:space="preserve"> or </w:t>
      </w:r>
      <w:r w:rsidR="001816BD" w:rsidRPr="005C1407">
        <w:rPr>
          <w:i/>
          <w:iCs/>
        </w:rPr>
        <w:t>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6" w:name="_Toc121522840"/>
      <w:r>
        <w:lastRenderedPageBreak/>
        <w:t>Data analysis</w:t>
      </w:r>
      <w:bookmarkEnd w:id="6"/>
    </w:p>
    <w:p w14:paraId="5143B223" w14:textId="12E0FF23" w:rsidR="0085384C" w:rsidRPr="0085384C" w:rsidRDefault="0085384C" w:rsidP="00ED6D30">
      <w:pPr>
        <w:pStyle w:val="Heading2"/>
      </w:pPr>
      <w:bookmarkStart w:id="7" w:name="_Toc121522841"/>
      <w:r>
        <w:t>Data</w:t>
      </w:r>
      <w:bookmarkEnd w:id="7"/>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398D8CCB"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skips’ levels over a certain period of time</w:t>
      </w:r>
      <w:r w:rsidR="00A92CC4" w:rsidRPr="004050B5">
        <w:t>. However, the scope of it is quite narrow, with only 12 useful filling rates extracted, all in a small area of Blantyre. A second dataset gives the arrivals at Mzedi dump, the main</w:t>
      </w:r>
      <w:r w:rsidR="005F40E0" w:rsidRPr="004050B5">
        <w:t xml:space="preserve"> inorganic waste landfill </w:t>
      </w:r>
      <w:r w:rsidR="00A92CC4" w:rsidRPr="004050B5">
        <w:t>in Blantyr</w:t>
      </w:r>
      <w:r w:rsidR="004327BA" w:rsidRPr="004050B5">
        <w:t>e. Though it covers all the skips studied, it presents strong limitations. Namely, arrivals at the dump do not reflect the speed at which the skips fill up</w:t>
      </w:r>
      <w:r w:rsidR="00FB02FD">
        <w:t>, and therefore a target servicing schedule</w:t>
      </w:r>
      <w:r w:rsidR="004327BA" w:rsidRPr="004050B5">
        <w:t xml:space="preserve">. Indeed, the individual filling data show that some skips go a long time without being emptied, overflowing and presenting a public health risk. </w:t>
      </w:r>
      <w:bookmarkStart w:id="8" w:name="_Toc119395227"/>
      <w:bookmarkStart w:id="9" w:name="_Toc119395228"/>
      <w:bookmarkStart w:id="10" w:name="_Toc119395229"/>
      <w:bookmarkStart w:id="11" w:name="_Toc119395230"/>
      <w:bookmarkStart w:id="12" w:name="_Toc119395231"/>
      <w:bookmarkStart w:id="13" w:name="_Toc119395232"/>
      <w:bookmarkEnd w:id="8"/>
      <w:bookmarkEnd w:id="9"/>
      <w:bookmarkEnd w:id="10"/>
      <w:bookmarkEnd w:id="11"/>
      <w:bookmarkEnd w:id="12"/>
      <w:bookmarkEnd w:id="13"/>
    </w:p>
    <w:p w14:paraId="0E9A9C4C" w14:textId="59B6E89C" w:rsidR="00AC653D" w:rsidRDefault="00FB02FD" w:rsidP="00ED6D30">
      <w:r>
        <w:t xml:space="preserve">The third dataset is the </w:t>
      </w:r>
      <w:r w:rsidR="00423224">
        <w:t xml:space="preserve">geographical </w:t>
      </w:r>
      <w:r>
        <w:t xml:space="preserve">locations of </w:t>
      </w:r>
      <w:r w:rsidR="0054078C">
        <w:t>the 53 skips</w:t>
      </w:r>
      <w:r w:rsidR="001B1A4B">
        <w:t xml:space="preserve"> </w:t>
      </w:r>
      <w:r w:rsidR="001B1A4B">
        <w:fldChar w:fldCharType="begin"/>
      </w:r>
      <w:r w:rsidR="001B1A4B">
        <w:instrText xml:space="preserve"> ADDIN ZOTERO_ITEM CSL_CITATION {"citationID":"YmIIQL10","properties":{"formattedCitation":"(Yesaya et al., 2022)","plainCitation":"(Yesaya et al., 2022)","noteIndex":0},"citationItems":[{"id":621,"uris":["http://zotero.org/users/7260192/items/ZQQPFKWF"],"itemData":{"id":621,"type":"software","abstract":"Changelog Exported metadata as JSON-LD Generated website","license":"Open Access","note":"DOI: 10.5281/ZENODO.6470364","publisher":"Zenodo","source":"DOI.org (Datacite)","title":"Locations of 53 public waste skips in Malawi, Blantyre.","URL":"https://zenodo.org/record/6470364","version":"0.0.1","author":[{"family":"Yesaya","given":"Mabvuto"},{"family":"Schöbitz","given":"Lars"},{"family":"Tilley","given":"Elizabeth"}],"accessed":{"date-parts":[["2022",12,10]]},"issued":{"date-parts":[["2022",4,19]]},"citation-key":"yesayaLocations53Public2022"}}],"schema":"https://github.com/citation-style-language/schema/raw/master/csl-citation.json"} </w:instrText>
      </w:r>
      <w:r w:rsidR="001B1A4B">
        <w:fldChar w:fldCharType="separate"/>
      </w:r>
      <w:r w:rsidR="001B1A4B" w:rsidRPr="001B1A4B">
        <w:rPr>
          <w:rFonts w:cs="Times"/>
        </w:rPr>
        <w:t>(</w:t>
      </w:r>
      <w:proofErr w:type="spellStart"/>
      <w:r w:rsidR="001B1A4B" w:rsidRPr="001B1A4B">
        <w:rPr>
          <w:rFonts w:cs="Times"/>
        </w:rPr>
        <w:t>Yesaya</w:t>
      </w:r>
      <w:proofErr w:type="spellEnd"/>
      <w:r w:rsidR="001B1A4B" w:rsidRPr="001B1A4B">
        <w:rPr>
          <w:rFonts w:cs="Times"/>
        </w:rPr>
        <w:t xml:space="preserve"> et al., 2022)</w:t>
      </w:r>
      <w:r w:rsidR="001B1A4B">
        <w:fldChar w:fldCharType="end"/>
      </w:r>
      <w:r>
        <w:t>. They</w:t>
      </w:r>
      <w:r w:rsidR="0054078C">
        <w:t xml:space="preserve">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C9513D">
        <w:rPr>
          <w:lang w:val="en-US"/>
        </w:rPr>
        <w:t xml:space="preserve"> </w:t>
      </w:r>
      <w:r>
        <w:rPr>
          <w:lang w:val="en-US"/>
        </w:rPr>
        <w:t>or</w:t>
      </w:r>
      <w:r w:rsidR="00C9513D">
        <w:rPr>
          <w:lang w:val="en-US"/>
        </w:rPr>
        <w:t xml:space="preserve">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1B1A4B">
        <w:t xml:space="preserve">Figure </w:t>
      </w:r>
      <w:r w:rsidR="001B1A4B">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26045A51" w:rsidR="00C2629F" w:rsidRDefault="00AC653D" w:rsidP="0050250A">
      <w:pPr>
        <w:pStyle w:val="Caption"/>
      </w:pPr>
      <w:bookmarkStart w:id="14" w:name="_Ref116656831"/>
      <w:r>
        <w:t xml:space="preserve">Figure </w:t>
      </w:r>
      <w:fldSimple w:instr=" SEQ Figure \* ARABIC ">
        <w:r w:rsidR="001B1A4B">
          <w:rPr>
            <w:noProof/>
          </w:rPr>
          <w:t>1</w:t>
        </w:r>
      </w:fldSimple>
      <w:bookmarkEnd w:id="14"/>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1A202361" w14:textId="77777777" w:rsidR="00CB43D4" w:rsidRDefault="00CB43D4" w:rsidP="00ED6D30">
      <w:pPr>
        <w:pStyle w:val="Heading3"/>
      </w:pPr>
      <w:bookmarkStart w:id="15" w:name="_Ref117181127"/>
      <w:bookmarkStart w:id="16" w:name="_Ref117181131"/>
      <w:bookmarkStart w:id="17" w:name="_Toc121522842"/>
      <w:r>
        <w:lastRenderedPageBreak/>
        <w:t>Dump arrivals logs</w:t>
      </w:r>
      <w:bookmarkEnd w:id="17"/>
    </w:p>
    <w:p w14:paraId="7F70C47E" w14:textId="37E53F7C" w:rsidR="00CB43D4" w:rsidRDefault="00EB5CD5" w:rsidP="00ED6D30">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1B1A4B">
        <w:t xml:space="preserve">Figure </w:t>
      </w:r>
      <w:r w:rsidR="001B1A4B">
        <w:rPr>
          <w:noProof/>
        </w:rPr>
        <w:t>1</w:t>
      </w:r>
      <w:r w:rsidR="00B45D92">
        <w:fldChar w:fldCharType="end"/>
      </w:r>
      <w:r w:rsidR="00CB43D4" w:rsidRPr="00F63348">
        <w:t>. The period of this series is 2020-12-05 to 2021-12-31.</w:t>
      </w:r>
    </w:p>
    <w:p w14:paraId="58DA7382" w14:textId="32E75D2D" w:rsidR="00C2629F" w:rsidRDefault="00C2629F" w:rsidP="00ED6D30">
      <w:pPr>
        <w:pStyle w:val="Heading3"/>
      </w:pPr>
      <w:bookmarkStart w:id="18" w:name="_Toc121522843"/>
      <w:r>
        <w:t>Skips filling data</w:t>
      </w:r>
      <w:bookmarkEnd w:id="15"/>
      <w:bookmarkEnd w:id="16"/>
      <w:bookmarkEnd w:id="18"/>
    </w:p>
    <w:p w14:paraId="6D6BAC47" w14:textId="23DD9854"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1B1A4B">
        <w:t xml:space="preserve">Figure </w:t>
      </w:r>
      <w:r w:rsidR="001B1A4B">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648F920C" w:rsidR="00D926FD" w:rsidRPr="0068528B" w:rsidRDefault="009B7FC1" w:rsidP="00ED6D30">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1B1A4B">
        <w:t xml:space="preserve">Figure </w:t>
      </w:r>
      <w:r w:rsidR="001B1A4B">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1B1A4B">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4E06E230" w:rsidR="005B7CCE" w:rsidRDefault="00EA4E95" w:rsidP="0050250A">
      <w:pPr>
        <w:pStyle w:val="Caption"/>
      </w:pPr>
      <w:bookmarkStart w:id="19" w:name="_Ref117064754"/>
      <w:r>
        <w:t xml:space="preserve">Figure </w:t>
      </w:r>
      <w:fldSimple w:instr=" SEQ Figure \* ARABIC ">
        <w:r w:rsidR="001B1A4B">
          <w:rPr>
            <w:noProof/>
          </w:rPr>
          <w:t>2</w:t>
        </w:r>
      </w:fldSimple>
      <w:bookmarkEnd w:id="19"/>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47966BDC" w:rsidR="00EC7BE6" w:rsidRPr="00E570D7" w:rsidRDefault="00EA4E95" w:rsidP="0050250A">
      <w:pPr>
        <w:pStyle w:val="Caption"/>
      </w:pPr>
      <w:r>
        <w:t xml:space="preserve">Figure </w:t>
      </w:r>
      <w:fldSimple w:instr=" SEQ Figure \* ARABIC ">
        <w:r w:rsidR="001B1A4B">
          <w:rPr>
            <w:noProof/>
          </w:rPr>
          <w:t>3</w:t>
        </w:r>
      </w:fldSimple>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46EAA70D" w:rsidR="00EC7BE6" w:rsidRDefault="00EA4E95" w:rsidP="0050250A">
      <w:pPr>
        <w:pStyle w:val="Caption"/>
      </w:pPr>
      <w:bookmarkStart w:id="20" w:name="_Ref117064790"/>
      <w:r>
        <w:t xml:space="preserve">Figure </w:t>
      </w:r>
      <w:fldSimple w:instr=" SEQ Figure \* ARABIC ">
        <w:r w:rsidR="001B1A4B">
          <w:rPr>
            <w:noProof/>
          </w:rPr>
          <w:t>4</w:t>
        </w:r>
      </w:fldSimple>
      <w:bookmarkEnd w:id="20"/>
      <w:r>
        <w:t xml:space="preserve"> </w:t>
      </w:r>
      <w:bookmarkStart w:id="21"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1"/>
      <w:r w:rsidR="00E570D7" w:rsidRPr="00E570D7">
        <w:t>”</w:t>
      </w:r>
    </w:p>
    <w:p w14:paraId="71C1F6F4" w14:textId="4040BB10" w:rsidR="00CB43D4"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2C32F10A" w14:textId="41ED90D4" w:rsidR="006859A9" w:rsidRDefault="00A13C01" w:rsidP="00ED6D30">
      <w:pPr>
        <w:pStyle w:val="Heading2"/>
      </w:pPr>
      <w:bookmarkStart w:id="22" w:name="_Toc121522844"/>
      <w:r w:rsidRPr="00A13C01">
        <w:t>Methods</w:t>
      </w:r>
      <w:bookmarkEnd w:id="22"/>
    </w:p>
    <w:p w14:paraId="1898B35A" w14:textId="04E87F64" w:rsidR="00335ACB" w:rsidRDefault="00335ACB" w:rsidP="00ED6D30">
      <w:pPr>
        <w:pStyle w:val="Heading3"/>
      </w:pPr>
      <w:bookmarkStart w:id="23" w:name="_Ref121407820"/>
      <w:bookmarkStart w:id="24" w:name="_Ref119480463"/>
      <w:bookmarkStart w:id="25" w:name="_Ref119480474"/>
      <w:bookmarkStart w:id="26" w:name="_Ref119480479"/>
      <w:bookmarkStart w:id="27" w:name="_Toc121522845"/>
      <w:r>
        <w:t>Distance</w:t>
      </w:r>
      <w:r w:rsidR="003E2FE5">
        <w:t>s and travel times</w:t>
      </w:r>
      <w:bookmarkEnd w:id="23"/>
      <w:bookmarkEnd w:id="27"/>
    </w:p>
    <w:p w14:paraId="11D1E89F" w14:textId="02E9AC72"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w:t>
      </w:r>
      <w:proofErr w:type="spellStart"/>
      <w:r>
        <w:t>OpenRoutingService</w:t>
      </w:r>
      <w:proofErr w:type="spellEnd"/>
      <w:r>
        <w:t xml:space="preserv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rsidRPr="00423224">
        <w:rPr>
          <w:i/>
          <w:iCs/>
        </w:rPr>
        <w:t>Local expert opinion and tracking of the trucks</w:t>
      </w:r>
      <w:r w:rsidR="00052F14">
        <w:t xml:space="preserve"> </w:t>
      </w:r>
      <w:r w:rsidR="003E2FE5">
        <w:t>would be useful in getting</w:t>
      </w:r>
      <w:r w:rsidR="00545F82">
        <w:t xml:space="preserve">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B5577A">
        <w:instrText xml:space="preserve"> ADDIN ZOTERO_ITEM CSL_CITATION {"citationID":"ouZV8np1","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B5577A" w:rsidRPr="00B5577A">
        <w:rPr>
          <w:rFonts w:cs="Times"/>
        </w:rPr>
        <w:t>(Coffey &amp; Coad, 2010)</w:t>
      </w:r>
      <w:r w:rsidR="00545F82">
        <w:fldChar w:fldCharType="end"/>
      </w:r>
      <w:r w:rsidR="00EF4848">
        <w:t>.</w:t>
      </w:r>
    </w:p>
    <w:p w14:paraId="51D9E783" w14:textId="74DB354D" w:rsidR="00D86C60" w:rsidRPr="006F3A8F" w:rsidRDefault="00D86C60" w:rsidP="00ED6D30">
      <w:pPr>
        <w:pStyle w:val="Heading3"/>
      </w:pPr>
      <w:bookmarkStart w:id="28" w:name="_Toc121522846"/>
      <w:r w:rsidRPr="006F3A8F">
        <w:t>Filling rates</w:t>
      </w:r>
      <w:bookmarkEnd w:id="24"/>
      <w:bookmarkEnd w:id="25"/>
      <w:bookmarkEnd w:id="26"/>
      <w:bookmarkEnd w:id="28"/>
    </w:p>
    <w:p w14:paraId="57F49A7C" w14:textId="6C1C78F1"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ED6D30">
      <w:pPr>
        <w:pStyle w:val="ListParagraph"/>
        <w:numPr>
          <w:ilvl w:val="0"/>
          <w:numId w:val="9"/>
        </w:numPr>
      </w:pPr>
      <w:r>
        <w:t>Removing spikes</w:t>
      </w:r>
    </w:p>
    <w:p w14:paraId="5B4FC634" w14:textId="0EF5BF6A"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1B1A4B">
        <w:t xml:space="preserve">Figure </w:t>
      </w:r>
      <w:r w:rsidR="001B1A4B">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2919996C" w:rsidR="006F2791" w:rsidRDefault="006F2791" w:rsidP="0050250A">
      <w:pPr>
        <w:pStyle w:val="Caption"/>
      </w:pPr>
      <w:bookmarkStart w:id="29" w:name="_Ref119340046"/>
      <w:r>
        <w:t xml:space="preserve">Figure </w:t>
      </w:r>
      <w:fldSimple w:instr=" SEQ Figure \* ARABIC ">
        <w:r w:rsidR="001B1A4B">
          <w:rPr>
            <w:noProof/>
          </w:rPr>
          <w:t>5</w:t>
        </w:r>
      </w:fldSimple>
      <w:bookmarkEnd w:id="29"/>
      <w:r>
        <w:t xml:space="preserve"> Action of filtering spikes</w:t>
      </w:r>
    </w:p>
    <w:p w14:paraId="4132B220" w14:textId="6B004E9A" w:rsidR="00DC6716" w:rsidRDefault="00DC6716" w:rsidP="00ED6D30">
      <w:pPr>
        <w:pStyle w:val="ListParagraph"/>
        <w:numPr>
          <w:ilvl w:val="0"/>
          <w:numId w:val="9"/>
        </w:numPr>
      </w:pPr>
      <w:r>
        <w:lastRenderedPageBreak/>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ED6D30">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3EBC2D9F" w14:textId="77777777" w:rsidR="001B1A4B" w:rsidRDefault="008614C3" w:rsidP="00F60869">
      <w:pPr>
        <w:jc w:val="center"/>
      </w:pPr>
      <w:r>
        <w:t>Downrating</w:t>
      </w:r>
      <w:r w:rsidR="00D71454">
        <w:t xml:space="preserve"> is clear in</w:t>
      </w:r>
      <w:r w:rsidR="00BA706F">
        <w:fldChar w:fldCharType="begin"/>
      </w:r>
      <w:r w:rsidR="00BA706F">
        <w:instrText xml:space="preserve"> REF _Ref119340992 \h </w:instrText>
      </w:r>
      <w:r w:rsidR="00BA706F">
        <w:fldChar w:fldCharType="separate"/>
      </w:r>
    </w:p>
    <w:p w14:paraId="494EB0F6" w14:textId="6CF931B8" w:rsidR="00D75497" w:rsidRDefault="001B1A4B" w:rsidP="00ED6D30">
      <w:r>
        <w:t xml:space="preserve">Figure </w:t>
      </w:r>
      <w:r>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t xml:space="preserve">Figure </w:t>
      </w:r>
      <w:r>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1B381F65" w:rsidR="001B1A4B" w:rsidRDefault="003B761E" w:rsidP="00ED6D30">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531935CA" w14:textId="77777777" w:rsidR="001B1A4B" w:rsidRDefault="001B1A4B">
      <w:r>
        <w:br w:type="page"/>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30" w:name="_Ref119340992"/>
    </w:p>
    <w:p w14:paraId="32082DE0" w14:textId="3691E7A2" w:rsidR="00BA706F" w:rsidRDefault="00BA706F" w:rsidP="00F60869">
      <w:pPr>
        <w:jc w:val="center"/>
      </w:pPr>
      <w:r>
        <w:t xml:space="preserve">Figure </w:t>
      </w:r>
      <w:fldSimple w:instr=" SEQ Figure \* ARABIC ">
        <w:r w:rsidR="001B1A4B">
          <w:rPr>
            <w:noProof/>
          </w:rPr>
          <w:t>6</w:t>
        </w:r>
      </w:fldSimple>
      <w:bookmarkEnd w:id="30"/>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ED6D30">
      <w:pPr>
        <w:pStyle w:val="Heading3"/>
      </w:pPr>
      <w:bookmarkStart w:id="31" w:name="_Toc121522847"/>
      <w:r>
        <w:t>Dump logs</w:t>
      </w:r>
      <w:bookmarkEnd w:id="31"/>
    </w:p>
    <w:p w14:paraId="02807155" w14:textId="36B36CD5" w:rsidR="004851F2" w:rsidRDefault="00D73A9B" w:rsidP="00ED6D30">
      <w:r>
        <w:t xml:space="preserve">As previously mentioned, dump logs are useful in characterizing the current operation </w:t>
      </w:r>
    </w:p>
    <w:p w14:paraId="02F2FA69" w14:textId="6FBDBCBA" w:rsidR="00D73A9B" w:rsidRDefault="00D73A9B" w:rsidP="00ED6D30">
      <w:pPr>
        <w:pStyle w:val="Heading2"/>
      </w:pPr>
      <w:bookmarkStart w:id="32" w:name="_Toc121522848"/>
      <w:r>
        <w:t>Results</w:t>
      </w:r>
      <w:bookmarkEnd w:id="32"/>
    </w:p>
    <w:p w14:paraId="5CFE15BE" w14:textId="5A9CE1F9" w:rsidR="00852E3C" w:rsidRPr="00852E3C" w:rsidRDefault="00852E3C" w:rsidP="00ED6D30">
      <w:pPr>
        <w:pStyle w:val="Heading3"/>
      </w:pPr>
      <w:bookmarkStart w:id="33" w:name="_Toc121522849"/>
      <w:r>
        <w:t>Filling rates</w:t>
      </w:r>
      <w:bookmarkEnd w:id="33"/>
    </w:p>
    <w:p w14:paraId="0AEFA8EA" w14:textId="5D7C4197"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1B1A4B">
        <w:t xml:space="preserve">Figure </w:t>
      </w:r>
      <w:r w:rsidR="001B1A4B">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1B1A4B">
        <w:t xml:space="preserve">Figure </w:t>
      </w:r>
      <w:r w:rsidR="001B1A4B">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1B1A4B">
        <w:t xml:space="preserve">Figure </w:t>
      </w:r>
      <w:r w:rsidR="001B1A4B">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46B83E3F" w:rsidR="003F728C" w:rsidRDefault="00CF755B" w:rsidP="0050250A">
      <w:pPr>
        <w:pStyle w:val="Caption"/>
      </w:pPr>
      <w:bookmarkStart w:id="34" w:name="_Ref117071878"/>
      <w:r>
        <w:t xml:space="preserve">Figure </w:t>
      </w:r>
      <w:fldSimple w:instr=" SEQ Figure \* ARABIC ">
        <w:r w:rsidR="001B1A4B">
          <w:rPr>
            <w:noProof/>
          </w:rPr>
          <w:t>7</w:t>
        </w:r>
      </w:fldSimple>
      <w:bookmarkEnd w:id="34"/>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567EF088" w:rsidR="00F3536C" w:rsidRDefault="00F3536C" w:rsidP="0050250A">
      <w:pPr>
        <w:pStyle w:val="Caption"/>
      </w:pPr>
      <w:bookmarkStart w:id="35" w:name="_Ref117072094"/>
      <w:r>
        <w:t xml:space="preserve">Figure </w:t>
      </w:r>
      <w:fldSimple w:instr=" SEQ Figure \* ARABIC ">
        <w:r w:rsidR="001B1A4B">
          <w:rPr>
            <w:noProof/>
          </w:rPr>
          <w:t>8</w:t>
        </w:r>
      </w:fldSimple>
      <w:bookmarkEnd w:id="35"/>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5EBC340E" w:rsidR="00320BCF" w:rsidRPr="00320BCF" w:rsidRDefault="00320BCF" w:rsidP="0050250A">
      <w:pPr>
        <w:pStyle w:val="Caption"/>
      </w:pPr>
      <w:bookmarkStart w:id="36" w:name="_Ref119341970"/>
      <w:r>
        <w:t xml:space="preserve">Figure </w:t>
      </w:r>
      <w:fldSimple w:instr=" SEQ Figure \* ARABIC ">
        <w:r w:rsidR="001B1A4B">
          <w:rPr>
            <w:noProof/>
          </w:rPr>
          <w:t>9</w:t>
        </w:r>
      </w:fldSimple>
      <w:bookmarkEnd w:id="36"/>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5A97EBD8"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1B1A4B">
        <w:t xml:space="preserve">Table </w:t>
      </w:r>
      <w:r w:rsidR="001B1A4B">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1B1A4B">
        <w:t xml:space="preserve">Figure </w:t>
      </w:r>
      <w:r w:rsidR="001B1A4B">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1B1A4B">
        <w:t xml:space="preserve">Table </w:t>
      </w:r>
      <w:r w:rsidR="001B1A4B">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10DDE16A" w:rsidR="00854BDC" w:rsidRDefault="00854BDC" w:rsidP="0050250A">
      <w:pPr>
        <w:pStyle w:val="Caption"/>
      </w:pPr>
      <w:bookmarkStart w:id="37" w:name="_Ref117093632"/>
      <w:r>
        <w:t xml:space="preserve">Table </w:t>
      </w:r>
      <w:fldSimple w:instr=" SEQ Table \* ARABIC ">
        <w:r w:rsidR="001B1A4B">
          <w:rPr>
            <w:noProof/>
          </w:rPr>
          <w:t>1</w:t>
        </w:r>
      </w:fldSimple>
      <w:bookmarkEnd w:id="37"/>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ED6D30">
      <w:pPr>
        <w:pStyle w:val="Heading3"/>
      </w:pPr>
      <w:bookmarkStart w:id="38" w:name="_Toc121522850"/>
      <w:r>
        <w:t>Dump logs</w:t>
      </w:r>
      <w:bookmarkEnd w:id="38"/>
    </w:p>
    <w:p w14:paraId="6F0D1F39" w14:textId="182211FA"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1B1A4B">
        <w:t xml:space="preserve">Figure </w:t>
      </w:r>
      <w:r w:rsidR="001B1A4B">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1B1A4B">
        <w:t xml:space="preserve">Figure </w:t>
      </w:r>
      <w:r w:rsidR="001B1A4B">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43884650"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1B1A4B">
        <w:t xml:space="preserve">Figure </w:t>
      </w:r>
      <w:r w:rsidR="001B1A4B">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28FF29B7"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1B1A4B">
        <w:t xml:space="preserve">Table </w:t>
      </w:r>
      <w:r w:rsidR="001B1A4B">
        <w:rPr>
          <w:noProof/>
        </w:rPr>
        <w:t>1</w:t>
      </w:r>
      <w:r w:rsidR="00783059">
        <w:fldChar w:fldCharType="end"/>
      </w:r>
      <w:r w:rsidR="00783059">
        <w:t xml:space="preserve">, at least some skips </w:t>
      </w:r>
      <w:r w:rsidR="00DF4263">
        <w:t xml:space="preserve">spend a considerable amount of time </w:t>
      </w:r>
      <w:r w:rsidR="00E10747">
        <w:t xml:space="preserve">overfull. </w:t>
      </w:r>
      <w:r w:rsidR="005005F7">
        <w:t>As such</w:t>
      </w:r>
      <w:r w:rsidR="00E10747">
        <w:t xml:space="preserve">,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5E56C5D1">
            <wp:extent cx="4693236" cy="2994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b="3811"/>
                    <a:stretch/>
                  </pic:blipFill>
                  <pic:spPr bwMode="auto">
                    <a:xfrm>
                      <a:off x="0" y="0"/>
                      <a:ext cx="4817803" cy="3074144"/>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A8BE279" w:rsidR="00851081" w:rsidRPr="001A7653" w:rsidRDefault="00851081" w:rsidP="0050250A">
      <w:pPr>
        <w:pStyle w:val="Caption"/>
      </w:pPr>
      <w:bookmarkStart w:id="39" w:name="_Ref117063876"/>
      <w:r>
        <w:t xml:space="preserve">Figure </w:t>
      </w:r>
      <w:fldSimple w:instr=" SEQ Figure \* ARABIC ">
        <w:r w:rsidR="001B1A4B">
          <w:rPr>
            <w:noProof/>
          </w:rPr>
          <w:t>10</w:t>
        </w:r>
      </w:fldSimple>
      <w:bookmarkEnd w:id="39"/>
      <w:r>
        <w:t xml:space="preserve"> </w:t>
      </w:r>
      <w:r w:rsidR="008F42E8">
        <w:t>Weekly s</w:t>
      </w:r>
      <w:r>
        <w:t>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7AF7FED8" w:rsidR="00A37277" w:rsidRDefault="00A37277" w:rsidP="0050250A">
      <w:pPr>
        <w:pStyle w:val="Caption"/>
      </w:pPr>
      <w:bookmarkStart w:id="40" w:name="_Ref117064000"/>
      <w:r>
        <w:t xml:space="preserve">Figure </w:t>
      </w:r>
      <w:fldSimple w:instr=" SEQ Figure \* ARABIC ">
        <w:r w:rsidR="001B1A4B">
          <w:rPr>
            <w:noProof/>
          </w:rPr>
          <w:t>11</w:t>
        </w:r>
      </w:fldSimple>
      <w:bookmarkEnd w:id="40"/>
      <w:r>
        <w:t xml:space="preserve"> Sum of deliveries to Mzedi dump per weekday over the entire period of measurements</w:t>
      </w:r>
    </w:p>
    <w:p w14:paraId="22C2F3EB" w14:textId="1DE71844" w:rsidR="00FA6560" w:rsidRDefault="00192055" w:rsidP="00F60869">
      <w:pPr>
        <w:jc w:val="center"/>
      </w:pPr>
      <w:r>
        <w:rPr>
          <w:noProof/>
        </w:rPr>
        <w:lastRenderedPageBreak/>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2C664E89" w:rsidR="00C20145" w:rsidRDefault="00FA6560" w:rsidP="0050250A">
      <w:pPr>
        <w:pStyle w:val="Caption"/>
      </w:pPr>
      <w:bookmarkStart w:id="41" w:name="_Ref117144702"/>
      <w:r>
        <w:t xml:space="preserve">Figure </w:t>
      </w:r>
      <w:fldSimple w:instr=" SEQ Figure \* ARABIC ">
        <w:r w:rsidR="001B1A4B">
          <w:rPr>
            <w:noProof/>
          </w:rPr>
          <w:t>12</w:t>
        </w:r>
      </w:fldSimple>
      <w:bookmarkEnd w:id="41"/>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ED6D30">
      <w:pPr>
        <w:pStyle w:val="Heading3"/>
      </w:pPr>
      <w:bookmarkStart w:id="42" w:name="_Toc121522851"/>
      <w:r>
        <w:t>Extrapolating filling rates</w:t>
      </w:r>
      <w:bookmarkEnd w:id="42"/>
    </w:p>
    <w:p w14:paraId="2F031F0D" w14:textId="4C147D64" w:rsidR="001B1A4B"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1B1A4B">
        <w:t xml:space="preserve">Figure </w:t>
      </w:r>
      <w:r w:rsidR="001B1A4B">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1B1A4B">
        <w:t xml:space="preserve">Table </w:t>
      </w:r>
      <w:r w:rsidR="001B1A4B">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74FCEA39" w14:textId="77777777" w:rsidR="001B1A4B" w:rsidRDefault="001B1A4B">
      <w:r>
        <w:br w:type="page"/>
      </w:r>
    </w:p>
    <w:p w14:paraId="483DC582" w14:textId="01B09F24" w:rsidR="002D6B3F" w:rsidRDefault="002D6B3F" w:rsidP="0050250A">
      <w:pPr>
        <w:pStyle w:val="Caption"/>
      </w:pPr>
      <w:bookmarkStart w:id="43" w:name="_Ref117153668"/>
      <w:r>
        <w:lastRenderedPageBreak/>
        <w:t xml:space="preserve">Table </w:t>
      </w:r>
      <w:fldSimple w:instr=" SEQ Table \* ARABIC ">
        <w:r w:rsidR="001B1A4B">
          <w:rPr>
            <w:noProof/>
          </w:rPr>
          <w:t>2</w:t>
        </w:r>
      </w:fldSimple>
      <w:bookmarkEnd w:id="43"/>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4B8D3C68"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1B1A4B">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1B1A4B">
        <w:t xml:space="preserve">Figure </w:t>
      </w:r>
      <w:r w:rsidR="001B1A4B">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1B1A4B">
        <w:t xml:space="preserve">Figure </w:t>
      </w:r>
      <w:r w:rsidR="001B1A4B">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FC6F58">
        <w:t xml:space="preserve">This period is only defined backward, as dump arrival events are considered to be either reported on the same day as an arrival or not at all, while skip levels might be delayed and the levels kept constant for several days after the level has dropped.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3F10E180" w:rsidR="00241871" w:rsidRDefault="00341D41" w:rsidP="0050250A">
      <w:pPr>
        <w:pStyle w:val="Caption"/>
      </w:pPr>
      <w:bookmarkStart w:id="44" w:name="_Ref117181263"/>
      <w:r>
        <w:t xml:space="preserve">Figure </w:t>
      </w:r>
      <w:fldSimple w:instr=" SEQ Figure \* ARABIC ">
        <w:r w:rsidR="001B1A4B">
          <w:rPr>
            <w:noProof/>
          </w:rPr>
          <w:t>13</w:t>
        </w:r>
      </w:fldSimple>
      <w:bookmarkEnd w:id="44"/>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750DDB58" w:rsidR="00072991" w:rsidRDefault="00B2094B" w:rsidP="0050250A">
      <w:pPr>
        <w:pStyle w:val="Caption"/>
      </w:pPr>
      <w:r>
        <w:t xml:space="preserve">Figure </w:t>
      </w:r>
      <w:fldSimple w:instr=" SEQ Figure \* ARABIC ">
        <w:r w:rsidR="001B1A4B">
          <w:rPr>
            <w:noProof/>
          </w:rPr>
          <w:t>14</w:t>
        </w:r>
      </w:fldSimple>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3B8DE4F7" w:rsidR="00072991" w:rsidRPr="00072991" w:rsidRDefault="00B2094B" w:rsidP="0050250A">
      <w:pPr>
        <w:pStyle w:val="Caption"/>
      </w:pPr>
      <w:r>
        <w:t xml:space="preserve">Figure </w:t>
      </w:r>
      <w:fldSimple w:instr=" SEQ Figure \* ARABIC ">
        <w:r w:rsidR="001B1A4B">
          <w:rPr>
            <w:noProof/>
          </w:rPr>
          <w:t>15</w:t>
        </w:r>
      </w:fldSimple>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43B1048A" w:rsidR="00241871" w:rsidRDefault="00237A2E" w:rsidP="0050250A">
      <w:pPr>
        <w:pStyle w:val="Caption"/>
      </w:pPr>
      <w:bookmarkStart w:id="45" w:name="_Ref117182656"/>
      <w:r>
        <w:t xml:space="preserve">Figure </w:t>
      </w:r>
      <w:fldSimple w:instr=" SEQ Figure \* ARABIC ">
        <w:r w:rsidR="001B1A4B">
          <w:rPr>
            <w:noProof/>
          </w:rPr>
          <w:t>16</w:t>
        </w:r>
      </w:fldSimple>
      <w:bookmarkEnd w:id="45"/>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3E12DB1F" w:rsidR="00781D04" w:rsidRDefault="003274B6" w:rsidP="00ED6D30">
      <w:pPr>
        <w:pStyle w:val="Heading2"/>
      </w:pPr>
      <w:bookmarkStart w:id="46" w:name="_Toc121522852"/>
      <w:r>
        <w:t>Discussion</w:t>
      </w:r>
      <w:bookmarkEnd w:id="46"/>
    </w:p>
    <w:p w14:paraId="5845A321" w14:textId="65C53076"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may point to </w:t>
      </w:r>
      <w:r w:rsidR="00A905AD">
        <w:t>unreliable service from the municipality and/or to varying filling rates</w:t>
      </w:r>
      <w:r w:rsidR="00181EB0">
        <w:t>, either in the long or short-term</w:t>
      </w:r>
      <w:r w:rsidR="00A905AD">
        <w:t xml:space="preserve">. While the filling rates data is currently insufficient to model these variations in waste production, </w:t>
      </w:r>
      <w:r w:rsidR="00181EB0">
        <w:t>implementation should allow for it</w:t>
      </w:r>
      <w:r w:rsidR="00A905AD">
        <w:t>.</w:t>
      </w:r>
      <w:r w:rsidR="00D66223">
        <w:t xml:space="preserve"> </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EC32DC"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6EB96CDD" w:rsidR="00FE0437" w:rsidRDefault="00FE0437" w:rsidP="0050250A">
            <w:pPr>
              <w:pStyle w:val="Caption"/>
            </w:pPr>
            <w:r>
              <w:t>(</w:t>
            </w:r>
            <w:fldSimple w:instr=" SEQ Equation \* ARABIC ">
              <w:r w:rsidR="001B1A4B">
                <w:rPr>
                  <w:noProof/>
                </w:rPr>
                <w:t>1</w:t>
              </w:r>
            </w:fldSimple>
            <w:r>
              <w:t>)</w:t>
            </w:r>
          </w:p>
        </w:tc>
      </w:tr>
    </w:tbl>
    <w:p w14:paraId="2F736D05" w14:textId="2D20C98C"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w:t>
      </w:r>
      <w:proofErr w:type="spellStart"/>
      <w:r>
        <w:t>i</w:t>
      </w:r>
      <w:proofErr w:type="spellEnd"/>
      <w:r>
        <w:t xml:space="preserve">.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of arrival</w:t>
      </w:r>
      <w:r w:rsidR="006B1B60">
        <w:t xml:space="preserve"> gaps </w:t>
      </w:r>
      <w:r w:rsidR="007F62C9">
        <w:t xml:space="preserve">at Mzedi dump </w:t>
      </w:r>
      <w:r w:rsidR="005B67A9">
        <w:t xml:space="preserve">for area </w:t>
      </w:r>
      <w:proofErr w:type="spellStart"/>
      <w:r w:rsidR="005B67A9">
        <w:t>i</w:t>
      </w:r>
      <w:proofErr w:type="spellEnd"/>
      <w:r w:rsidR="005B67A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i. </w:t>
      </w:r>
      <w:r w:rsidR="00BE76DC">
        <w:t xml:space="preserve">For skips that are not covered in the two groups, an </w:t>
      </w:r>
      <w:r w:rsidR="006B1B60">
        <w:t>estimated filling rate is set as a parameter of the model</w:t>
      </w:r>
      <w:r w:rsidR="00BE76DC">
        <w:t xml:space="preserve">. </w:t>
      </w:r>
    </w:p>
    <w:p w14:paraId="52AD0C4C" w14:textId="34C7355F" w:rsidR="00FF7FE7" w:rsidRDefault="00FF7FE7" w:rsidP="00ED6D30">
      <w:pPr>
        <w:pStyle w:val="Heading1"/>
      </w:pPr>
      <w:bookmarkStart w:id="47" w:name="_Ref121304569"/>
      <w:bookmarkStart w:id="48" w:name="_Toc121522853"/>
      <w:r>
        <w:lastRenderedPageBreak/>
        <w:t>Optimization model</w:t>
      </w:r>
      <w:bookmarkEnd w:id="47"/>
      <w:bookmarkEnd w:id="48"/>
    </w:p>
    <w:p w14:paraId="58628AC4" w14:textId="61211993"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w:t>
      </w:r>
      <w:r w:rsidR="0097109A">
        <w:t>it burning</w:t>
      </w:r>
      <w:r w:rsidR="00A270F5">
        <w:t xml:space="preserve">.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33B7290" w:rsidR="00BE39B4" w:rsidRDefault="00C57C0D" w:rsidP="00ED6D30">
      <w:r>
        <w:t xml:space="preserve">An optimization is therefore </w:t>
      </w:r>
      <w:r w:rsidR="008F3A66">
        <w:t xml:space="preserve">done over </w:t>
      </w:r>
      <w:r>
        <w:t xml:space="preserve">a </w:t>
      </w:r>
      <w:r w:rsidR="008F3A66">
        <w:t>one week</w:t>
      </w:r>
      <w:r>
        <w:t xml:space="preserve"> period</w:t>
      </w:r>
      <w:r w:rsidR="008F3A66">
        <w:t xml:space="preserve">, </w:t>
      </w:r>
      <w:r w:rsidR="007117B9">
        <w:t>also</w:t>
      </w:r>
      <w:r w:rsidR="008F3A66">
        <w:t xml:space="preserve">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1275ED">
        <w:t xml:space="preserve"> length</w:t>
      </w:r>
      <w:r w:rsidR="005B4674">
        <w:t xml:space="preserve">. </w:t>
      </w:r>
    </w:p>
    <w:p w14:paraId="7843BC90" w14:textId="43491E78" w:rsidR="00037711" w:rsidRPr="001C56DA" w:rsidRDefault="00CE7BA9" w:rsidP="00ED6D30">
      <w:pPr>
        <w:rPr>
          <w:i/>
          <w:iCs/>
        </w:rPr>
      </w:pPr>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1B1A4B">
        <w:t xml:space="preserve">Figure </w:t>
      </w:r>
      <w:r w:rsidR="001B1A4B">
        <w:rPr>
          <w:noProof/>
        </w:rPr>
        <w:t>17</w:t>
      </w:r>
      <w:r w:rsidR="00053EC0">
        <w:fldChar w:fldCharType="end"/>
      </w:r>
      <w:r w:rsidR="00053EC0">
        <w:t>.</w:t>
      </w:r>
      <w:r w:rsidR="00AC0CE9">
        <w:t xml:space="preserve"> The reason for this pattern is two</w:t>
      </w:r>
      <w:r w:rsidR="00F471C9">
        <w:t xml:space="preserve">fold. First, if the trucks had did not have an additional empty skip at the beginning of the a round, it would have to travel to a location, pick up the skip, go to the dump, return to the </w:t>
      </w:r>
      <w:r w:rsidR="00060F48">
        <w:t xml:space="preserve">same </w:t>
      </w:r>
      <w:r w:rsidR="00F471C9">
        <w:t xml:space="preserve">location and then travel </w:t>
      </w:r>
      <w:r w:rsidR="00060F48">
        <w:t>to another location. This results in a number of trips of 3N+1, where N is the number of skips to be serviced in a round. In the structure used here, the number of trips is 2N+1.</w:t>
      </w:r>
      <w:r w:rsidR="001C56DA">
        <w:t xml:space="preserve"> Importantly, this means that there needs a number of empty skips available at the depot at the beginning of each period equal to the number of trucks operating in that period. </w:t>
      </w:r>
      <w:r w:rsidR="001C56DA">
        <w:rPr>
          <w:i/>
          <w:iCs/>
        </w:rPr>
        <w:t xml:space="preserve">Alternatively, if in some locations several skips are juxtaposed, </w:t>
      </w:r>
      <w:r w:rsidR="00595F98">
        <w:rPr>
          <w:i/>
          <w:iCs/>
        </w:rPr>
        <w:t xml:space="preserve">one of them could be </w:t>
      </w:r>
      <w:r w:rsidR="00912740">
        <w:rPr>
          <w:i/>
          <w:iCs/>
        </w:rPr>
        <w:t>“borrowed”</w:t>
      </w:r>
      <w:r w:rsidR="00595F98">
        <w:rPr>
          <w:i/>
          <w:iCs/>
        </w:rPr>
        <w:t xml:space="preserve"> for the day</w:t>
      </w:r>
      <w:r w:rsidR="00912740">
        <w:rPr>
          <w:i/>
          <w:iCs/>
        </w:rPr>
        <w:t>, as long as the others can be guaranteed not to overfill.</w:t>
      </w:r>
      <w:r w:rsidR="00912740">
        <w:t xml:space="preserve"> In the current analysis however, it is assumed that for each vehicle operating, and additional empty skip must be available. </w:t>
      </w:r>
      <w:r w:rsidR="00912740">
        <w:rPr>
          <w:i/>
          <w:iCs/>
        </w:rPr>
        <w:t xml:space="preserve"> </w:t>
      </w:r>
    </w:p>
    <w:p w14:paraId="14DF02B1" w14:textId="0FB90164" w:rsidR="007C55DD" w:rsidRDefault="007C55DD" w:rsidP="00B70570">
      <w:pPr>
        <w:jc w:val="center"/>
      </w:pPr>
      <w:r>
        <w:rPr>
          <w:noProof/>
        </w:rPr>
        <w:lastRenderedPageBreak/>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020BC5BC" w:rsidR="007C55DD" w:rsidRDefault="007C55DD" w:rsidP="0050250A">
      <w:pPr>
        <w:pStyle w:val="Caption"/>
      </w:pPr>
      <w:bookmarkStart w:id="49" w:name="_Ref120106706"/>
      <w:r>
        <w:t xml:space="preserve">Figure </w:t>
      </w:r>
      <w:fldSimple w:instr=" SEQ Figure \* ARABIC ">
        <w:r w:rsidR="001B1A4B">
          <w:rPr>
            <w:noProof/>
          </w:rPr>
          <w:t>17</w:t>
        </w:r>
      </w:fldSimple>
      <w:bookmarkEnd w:id="49"/>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37F5A546" w:rsidR="00C9513D" w:rsidRDefault="00C9513D" w:rsidP="00ED6D30">
      <w:pPr>
        <w:pStyle w:val="Heading2"/>
      </w:pPr>
      <w:bookmarkStart w:id="50" w:name="_Ref121304532"/>
      <w:bookmarkStart w:id="51" w:name="_Toc121522854"/>
      <w:r>
        <w:t>Methods</w:t>
      </w:r>
      <w:bookmarkEnd w:id="50"/>
      <w:bookmarkEnd w:id="51"/>
    </w:p>
    <w:p w14:paraId="4FF4DF7E" w14:textId="37E587F3"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546174">
        <w:t>The</w:t>
      </w:r>
      <w:r w:rsidR="00B23639">
        <w:t xml:space="preserve"> problem relies on a number of </w:t>
      </w:r>
      <w:r w:rsidR="005F652E">
        <w:t xml:space="preserve">parameters which are </w:t>
      </w:r>
      <w:r w:rsidR="00554C79">
        <w:t>used</w:t>
      </w:r>
      <w:r w:rsidR="005F652E">
        <w:t xml:space="preserve"> at different stages. </w:t>
      </w:r>
    </w:p>
    <w:p w14:paraId="545A8AD2" w14:textId="5B749921"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1B1A4B">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0A0B7D7C" w:rsidR="00B00758" w:rsidRDefault="009F12CB" w:rsidP="00ED6D30">
      <w:r>
        <w:t xml:space="preserve">Finally, the </w:t>
      </w:r>
      <w:r w:rsidRPr="00E062E3">
        <w:rPr>
          <w:i/>
          <w:iCs/>
        </w:rPr>
        <w:t>optimizer parameter</w:t>
      </w:r>
      <w:r>
        <w:t xml:space="preserve"> is the bound gap. For each feasible</w:t>
      </w:r>
      <w:r w:rsidR="007117B9">
        <w:t xml:space="preserve"> (but not</w:t>
      </w:r>
      <w:r w:rsidR="009343B7">
        <w:t xml:space="preserve"> necessarily</w:t>
      </w:r>
      <w:r w:rsidR="007117B9">
        <w:t xml:space="preserve">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w:t>
      </w:r>
      <w:r w:rsidR="00C64DE6">
        <w:t>.</w:t>
      </w:r>
      <w:r>
        <w:t xml:space="preserve"> </w:t>
      </w:r>
      <w:r w:rsidR="009343B7">
        <w:t xml:space="preserve">This is based on a relaxed version of the problem. </w:t>
      </w:r>
      <w:r>
        <w:t xml:space="preserve">As the solutions get closer to the optimal, the objective function and its lower bound converge. </w:t>
      </w:r>
      <w:r w:rsidR="00403DCB">
        <w:t xml:space="preserve">For a solution that outputs </w:t>
      </w:r>
      <w:r w:rsidR="00373F1F">
        <w:lastRenderedPageBreak/>
        <w:t>MWK</w:t>
      </w:r>
      <w:r w:rsidR="00403DCB">
        <w:t>1</w:t>
      </w:r>
      <w:r w:rsidR="00373F1F">
        <w:t>.</w:t>
      </w:r>
      <w:r w:rsidR="00403DCB">
        <w:t>500</w:t>
      </w:r>
      <w:r w:rsidR="00373F1F">
        <w:t>Mio.</w:t>
      </w:r>
      <w:r w:rsidR="00403DCB">
        <w:t xml:space="preserve">/week with a bound gap of 3%, the infimum </w:t>
      </w:r>
      <w:r w:rsidR="00031F25">
        <w:t>bound</w:t>
      </w:r>
      <w:r w:rsidR="007117B9">
        <w:t xml:space="preserve"> </w:t>
      </w:r>
      <w:r w:rsidR="00403DCB">
        <w:t xml:space="preserve">solution is </w:t>
      </w:r>
      <w:r w:rsidR="00373F1F">
        <w:t>MWK</w:t>
      </w:r>
      <w:r w:rsidR="00403DCB">
        <w:t>1</w:t>
      </w:r>
      <w:r w:rsidR="00373F1F">
        <w:t>.</w:t>
      </w:r>
      <w:r w:rsidR="00403DCB">
        <w:t>4</w:t>
      </w:r>
      <w:r w:rsidR="00031F25">
        <w:t>85</w:t>
      </w:r>
      <w:r w:rsidR="00373F1F">
        <w:t>Mio.</w:t>
      </w:r>
      <w:r w:rsidR="00403DCB">
        <w:t xml:space="preserve"> /week</w:t>
      </w:r>
      <w:r w:rsidR="008B3755">
        <w:t xml:space="preserve">. </w:t>
      </w:r>
      <w:r w:rsidR="00775545">
        <w:t xml:space="preserve">At this point, the uncertainties </w:t>
      </w:r>
      <w:r w:rsidR="009343B7">
        <w:t xml:space="preserve">in parameters </w:t>
      </w:r>
      <w:r w:rsidR="00775545">
        <w:t xml:space="preserve">are </w:t>
      </w:r>
      <w:r w:rsidR="003F2D46">
        <w:t>assumed</w:t>
      </w:r>
      <w:r w:rsidR="00775545">
        <w:t xml:space="preserve"> greater than this gap.</w:t>
      </w:r>
      <w:r w:rsidR="009343B7">
        <w:rPr>
          <w:rStyle w:val="FootnoteReference"/>
        </w:rPr>
        <w:footnoteReference w:id="1"/>
      </w:r>
    </w:p>
    <w:p w14:paraId="777E62CA" w14:textId="163F61CB"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1B1A4B">
        <w:t xml:space="preserve">Table </w:t>
      </w:r>
      <w:r w:rsidR="001B1A4B">
        <w:rPr>
          <w:noProof/>
        </w:rPr>
        <w:t>3</w:t>
      </w:r>
      <w:r w:rsidR="005422EC">
        <w:fldChar w:fldCharType="end"/>
      </w:r>
      <w:r w:rsidR="000C026B">
        <w:t xml:space="preserve">, with the values that are used as default and their units. </w:t>
      </w:r>
    </w:p>
    <w:p w14:paraId="130F17A5" w14:textId="4FBDE5D7" w:rsidR="00B573AD" w:rsidRDefault="00B573AD" w:rsidP="0050250A">
      <w:pPr>
        <w:pStyle w:val="Caption"/>
      </w:pPr>
      <w:bookmarkStart w:id="52" w:name="_Ref120036410"/>
      <w:r>
        <w:t xml:space="preserve">Table </w:t>
      </w:r>
      <w:fldSimple w:instr=" SEQ Table \* ARABIC ">
        <w:r w:rsidR="001B1A4B">
          <w:rPr>
            <w:noProof/>
          </w:rPr>
          <w:t>3</w:t>
        </w:r>
      </w:fldSimple>
      <w:bookmarkEnd w:id="52"/>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2"/>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77777777" w:rsidR="00B23639" w:rsidRDefault="00B23639" w:rsidP="00ED6D30">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3B45892A" w:rsidR="00B23639" w:rsidRDefault="00B23639" w:rsidP="00ED6D30">
            <w:pPr>
              <w:rPr>
                <w:rStyle w:val="SubtleEmphasis"/>
                <w:i w:val="0"/>
                <w:iCs w:val="0"/>
                <w:color w:val="auto"/>
              </w:rPr>
            </w:pPr>
            <w:r>
              <w:rPr>
                <w:rStyle w:val="SubtleEmphasis"/>
                <w:i w:val="0"/>
                <w:iCs w:val="0"/>
                <w:color w:val="auto"/>
              </w:rPr>
              <w:t>skip</w:t>
            </w:r>
            <w:r w:rsidR="00B727A2">
              <w:rPr>
                <w:rStyle w:val="SubtleEmphasis"/>
                <w:i w:val="0"/>
                <w:iCs w:val="0"/>
                <w:color w:val="auto"/>
              </w:rPr>
              <w:t>s</w:t>
            </w:r>
            <w:r>
              <w:rPr>
                <w:rStyle w:val="SubtleEmphasis"/>
                <w:i w:val="0"/>
                <w:iCs w:val="0"/>
                <w:color w:val="auto"/>
              </w:rPr>
              <w:t>/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3"/>
            </w:r>
          </w:p>
        </w:tc>
        <w:tc>
          <w:tcPr>
            <w:tcW w:w="1695" w:type="dxa"/>
          </w:tcPr>
          <w:p w14:paraId="59861DB7" w14:textId="519F0BF8" w:rsidR="00B23639" w:rsidRDefault="002877E1" w:rsidP="00ED6D30">
            <w:pPr>
              <w:rPr>
                <w:rStyle w:val="SubtleEmphasis"/>
                <w:i w:val="0"/>
                <w:iCs w:val="0"/>
                <w:color w:val="auto"/>
              </w:rPr>
            </w:pPr>
            <w:r>
              <w:rPr>
                <w:rStyle w:val="SubtleEmphasis"/>
                <w:i w:val="0"/>
                <w:iCs w:val="0"/>
                <w:color w:val="auto"/>
              </w:rPr>
              <w:t>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4"/>
            </w:r>
          </w:p>
        </w:tc>
        <w:tc>
          <w:tcPr>
            <w:tcW w:w="1695" w:type="dxa"/>
          </w:tcPr>
          <w:p w14:paraId="66BF673F" w14:textId="2B5B5B5A"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5"/>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6"/>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77777777" w:rsidR="00B23639" w:rsidRDefault="00B23639" w:rsidP="00ED6D30"/>
    <w:p w14:paraId="51A46E44" w14:textId="62A25447" w:rsidR="00B00758" w:rsidRDefault="00662086" w:rsidP="00ED6D30">
      <w:pPr>
        <w:pStyle w:val="Heading3"/>
      </w:pPr>
      <w:bookmarkStart w:id="53" w:name="_Ref120037425"/>
      <w:bookmarkStart w:id="54" w:name="_Toc121522855"/>
      <w:r>
        <w:t>Pre-processing, s</w:t>
      </w:r>
      <w:r w:rsidR="00B00758">
        <w:t>cenario creation and selection</w:t>
      </w:r>
      <w:bookmarkEnd w:id="53"/>
      <w:bookmarkEnd w:id="54"/>
    </w:p>
    <w:p w14:paraId="23990C95" w14:textId="151C17A8" w:rsidR="00E32FE4" w:rsidRPr="00E32FE4" w:rsidRDefault="00E32FE4" w:rsidP="00ED6D30">
      <w:r>
        <w:t xml:space="preserve">A number of computations are done before the optimization, which reduces the number of constraints and variables, which in turn reduces the computation time. </w:t>
      </w:r>
    </w:p>
    <w:p w14:paraId="03244A13" w14:textId="4C0D06DE" w:rsidR="00776FC9" w:rsidRDefault="00DC7230" w:rsidP="00ED6D30">
      <w:r>
        <w:t xml:space="preserve">Because of possible variations of filling rates during the week, the filling rates have a </w:t>
      </w:r>
      <w:r w:rsidR="00CA63A5">
        <w:t xml:space="preserve">vector </w:t>
      </w:r>
      <w:r>
        <w:t>length of 14</w:t>
      </w:r>
      <w:r w:rsidR="00834086">
        <w:t xml:space="preserve">, which is the number of periods. For now, they are set as constant throughout these periods, as described in </w:t>
      </w:r>
      <w:r w:rsidR="00834086">
        <w:fldChar w:fldCharType="begin"/>
      </w:r>
      <w:r w:rsidR="00834086">
        <w:instrText xml:space="preserve"> REF _Ref120109325 \r \h </w:instrText>
      </w:r>
      <w:r w:rsidR="00834086">
        <w:fldChar w:fldCharType="separate"/>
      </w:r>
      <w:r w:rsidR="001B1A4B">
        <w:rPr>
          <w:b/>
          <w:bCs/>
          <w:lang w:val="en-US"/>
        </w:rPr>
        <w:t>Error! Reference source not found.</w:t>
      </w:r>
      <w:r w:rsidR="00834086">
        <w:fldChar w:fldCharType="end"/>
      </w:r>
      <w:r w:rsidR="00834086">
        <w:t>.</w:t>
      </w:r>
    </w:p>
    <w:p w14:paraId="68FA4F65" w14:textId="18EC4761" w:rsidR="00C339AC" w:rsidRDefault="003C5777" w:rsidP="00ED6D30">
      <w:r>
        <w:lastRenderedPageBreak/>
        <w:t xml:space="preserve">A number of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4 period scenario,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w:t>
      </w:r>
      <w:r w:rsidR="00CA63A5">
        <w:t>coefficient</w:t>
      </w:r>
      <w:r w:rsidR="004C4A90">
        <w:t>, which, in the</w:t>
      </w:r>
      <w:r w:rsidR="00CC74AD">
        <w:t xml:space="preserve"> </w:t>
      </w:r>
      <w:r w:rsidR="004C4A90">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5B300DE2"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r w:rsidR="00271A41">
        <w:t xml:space="preserve"> The parameter controlling this is the “</w:t>
      </w:r>
      <w:r w:rsidR="00271A41">
        <w:rPr>
          <w:rStyle w:val="SubtleEmphasis"/>
          <w:i w:val="0"/>
          <w:iCs w:val="0"/>
          <w:color w:val="auto"/>
        </w:rPr>
        <w:t>u</w:t>
      </w:r>
      <w:r w:rsidR="00271A41">
        <w:rPr>
          <w:rStyle w:val="SubtleEmphasis"/>
          <w:i w:val="0"/>
          <w:iCs w:val="0"/>
          <w:color w:val="auto"/>
        </w:rPr>
        <w:t>nder-usage threshold</w:t>
      </w:r>
      <w:r w:rsidR="00271A41">
        <w:rPr>
          <w:rStyle w:val="SubtleEmphasis"/>
          <w:i w:val="0"/>
          <w:iCs w:val="0"/>
          <w:color w:val="auto"/>
        </w:rPr>
        <w:t xml:space="preserve">”. </w:t>
      </w:r>
      <w:r w:rsidR="00E0026D">
        <w:rPr>
          <w:rStyle w:val="SubtleEmphasis"/>
          <w:i w:val="0"/>
          <w:iCs w:val="0"/>
          <w:color w:val="auto"/>
        </w:rPr>
        <w:t xml:space="preserve">An under-usage threshold of 0.6 means that if the maximum fullness of a skip plus its </w:t>
      </w:r>
      <w:r w:rsidR="00AA7EE0">
        <w:rPr>
          <w:rStyle w:val="SubtleEmphasis"/>
          <w:i w:val="0"/>
          <w:iCs w:val="0"/>
          <w:color w:val="auto"/>
        </w:rPr>
        <w:t>smallest</w:t>
      </w:r>
      <w:r w:rsidR="00E0026D">
        <w:rPr>
          <w:rStyle w:val="SubtleEmphasis"/>
          <w:i w:val="0"/>
          <w:iCs w:val="0"/>
          <w:color w:val="auto"/>
        </w:rPr>
        <w:t xml:space="preserve"> filling rate is smaller than </w:t>
      </w:r>
      <w:r w:rsidR="00AA7EE0">
        <w:rPr>
          <w:rStyle w:val="SubtleEmphasis"/>
          <w:i w:val="0"/>
          <w:iCs w:val="0"/>
          <w:color w:val="auto"/>
        </w:rPr>
        <w:t xml:space="preserve">0.6, the scenario is not considered. </w:t>
      </w:r>
      <w:r w:rsidR="003D10B1">
        <w:rPr>
          <w:rStyle w:val="SubtleEmphasis"/>
          <w:i w:val="0"/>
          <w:iCs w:val="0"/>
          <w:color w:val="auto"/>
        </w:rPr>
        <w:t>This is a strict condition meant to exclude scenarios only if they are deemed completely useless for a particular skip.</w:t>
      </w:r>
    </w:p>
    <w:p w14:paraId="1AF35815" w14:textId="6044D2DB" w:rsidR="00C339AC" w:rsidRDefault="00C339AC" w:rsidP="00ED6D30">
      <w:r>
        <w:t xml:space="preserve">Depending on the waste characteristics, environmental parameters, </w:t>
      </w:r>
      <w:r w:rsidRPr="003D10B1">
        <w:rPr>
          <w:i/>
          <w:iCs/>
        </w:rPr>
        <w:t>a lower bound on the collection frequency may have to be put in place to limit fly breeding, public comfort and decomposition</w:t>
      </w:r>
      <w:r>
        <w:t>, which have a detrimental impact on public health</w:t>
      </w:r>
      <w:r w:rsidR="00EA168F">
        <w:t xml:space="preserve"> </w:t>
      </w:r>
      <w:r w:rsidR="00EA168F">
        <w:fldChar w:fldCharType="begin"/>
      </w:r>
      <w:r w:rsidR="00B5577A">
        <w:instrText xml:space="preserve"> ADDIN ZOTERO_ITEM CSL_CITATION {"citationID":"C55jvJkH","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B5577A" w:rsidRPr="00B5577A">
        <w:rPr>
          <w:rFonts w:cs="Times"/>
        </w:rPr>
        <w:t>(Coffey &amp; Coad, 2010)</w:t>
      </w:r>
      <w:r w:rsidR="00EA168F">
        <w:fldChar w:fldCharType="end"/>
      </w:r>
      <w:r w:rsidR="0020585F">
        <w:t xml:space="preserve">. </w:t>
      </w:r>
    </w:p>
    <w:p w14:paraId="1C20364D" w14:textId="39FEE232"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skips</w:t>
      </w:r>
      <w:r w:rsidR="00D43FAE">
        <w:t xml:space="preserve"> at the same location</w:t>
      </w:r>
      <w:r w:rsidR="00EF79D7">
        <w:t xml:space="preserve"> to the optimization problem</w:t>
      </w:r>
      <w:r w:rsidR="005C5CD1">
        <w:t xml:space="preserve">. </w:t>
      </w:r>
      <w:r w:rsidR="003058D5">
        <w:t xml:space="preserve">By default, the maximum number of skips that can be added to a location is 2, due to space concerns. </w:t>
      </w:r>
    </w:p>
    <w:p w14:paraId="2EEEA780" w14:textId="364D9519" w:rsidR="003D10B1" w:rsidRPr="003D10B1" w:rsidRDefault="00B00758" w:rsidP="003D10B1">
      <w:pPr>
        <w:pStyle w:val="Heading3"/>
      </w:pPr>
      <w:bookmarkStart w:id="55" w:name="_Toc121522856"/>
      <w:r>
        <w:t>Problem formulation</w:t>
      </w:r>
      <w:bookmarkEnd w:id="55"/>
    </w:p>
    <w:p w14:paraId="0F1C2FFC" w14:textId="77777777" w:rsidR="00CD322A" w:rsidRPr="003D10B1" w:rsidRDefault="00CD322A" w:rsidP="00ED6D30">
      <w:pPr>
        <w:rPr>
          <w:rStyle w:val="SubtleEmphasis"/>
          <w:u w:val="single"/>
        </w:rPr>
      </w:pPr>
      <w:r w:rsidRPr="003D10B1">
        <w:rPr>
          <w:i/>
          <w:iCs/>
          <w:u w:val="single"/>
        </w:rPr>
        <w:t>Variables</w:t>
      </w:r>
    </w:p>
    <w:p w14:paraId="58052A18" w14:textId="43D21E3F" w:rsidR="008A1F4D" w:rsidRDefault="00CD322A" w:rsidP="009B1C4B">
      <w:pPr>
        <w:rPr>
          <w:rStyle w:val="SubtleEmphasis"/>
        </w:rPr>
      </w:pPr>
      <w:r w:rsidRPr="006805FF">
        <w:rPr>
          <w:rStyle w:val="SubtleEmphasis"/>
          <w:i w:val="0"/>
          <w:iCs w:val="0"/>
          <w:color w:val="auto"/>
        </w:rPr>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7"/>
      </w:r>
      <w:r w:rsidR="00E41477">
        <w:rPr>
          <w:rStyle w:val="SubtleEmphasis"/>
          <w:i w:val="0"/>
          <w:iCs w:val="0"/>
          <w:color w:val="auto"/>
        </w:rPr>
        <w:t>.</w:t>
      </w:r>
    </w:p>
    <w:p w14:paraId="22AE0385" w14:textId="0C7CB7BD" w:rsidR="008A1F4D" w:rsidRPr="003D10B1" w:rsidRDefault="008A1F4D" w:rsidP="00ED6D30">
      <w:pPr>
        <w:rPr>
          <w:rStyle w:val="SubtleEmphasis"/>
          <w:u w:val="single"/>
        </w:rPr>
      </w:pPr>
      <w:r w:rsidRPr="003D10B1">
        <w:rPr>
          <w:i/>
          <w:iCs/>
          <w:u w:val="single"/>
        </w:rPr>
        <w:lastRenderedPageBreak/>
        <w:t>Objective</w:t>
      </w:r>
      <w:r w:rsidRPr="003D10B1">
        <w:rPr>
          <w:rStyle w:val="SubtleEmphasis"/>
          <w:u w:val="single"/>
        </w:rPr>
        <w:t xml:space="preserve"> </w:t>
      </w:r>
      <w:r w:rsidRPr="003D10B1">
        <w:rPr>
          <w:i/>
          <w:iCs/>
          <w:u w:val="single"/>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EC32DC"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573DAFD4" w:rsidR="00E77374" w:rsidRDefault="00E77374" w:rsidP="0050250A">
            <w:pPr>
              <w:pStyle w:val="Caption"/>
            </w:pPr>
            <w:r>
              <w:t>(</w:t>
            </w:r>
            <w:fldSimple w:instr=" SEQ Equation \* ARABIC ">
              <w:r w:rsidR="001B1A4B">
                <w:rPr>
                  <w:noProof/>
                </w:rPr>
                <w:t>2</w:t>
              </w:r>
            </w:fldSimple>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D10B1" w:rsidRDefault="008A1F4D" w:rsidP="00A33DCF">
      <w:pPr>
        <w:rPr>
          <w:u w:val="single"/>
        </w:rPr>
      </w:pPr>
      <w:r w:rsidRPr="003D10B1">
        <w:rPr>
          <w:i/>
          <w:iCs/>
          <w:u w:val="single"/>
        </w:rPr>
        <w:t>Constraints</w:t>
      </w:r>
    </w:p>
    <w:p w14:paraId="63682192" w14:textId="68947D0C" w:rsidR="00A632CD" w:rsidRPr="003053F2" w:rsidRDefault="0097632A" w:rsidP="00ED6D30">
      <w:r w:rsidRPr="003053F2">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EC32DC"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6B11B52B" w:rsidR="00BB56CB" w:rsidRPr="003053F2" w:rsidRDefault="00BB56CB" w:rsidP="0050250A">
            <w:pPr>
              <w:pStyle w:val="Caption"/>
            </w:pPr>
            <w:r w:rsidRPr="003053F2">
              <w:t>(</w:t>
            </w:r>
            <w:fldSimple w:instr=" SEQ Equation \* ARABIC ">
              <w:r w:rsidR="001B1A4B">
                <w:rPr>
                  <w:noProof/>
                </w:rPr>
                <w:t>3</w:t>
              </w:r>
            </w:fldSimple>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EC32DC" w:rsidP="00ED6D30">
            <m:oMathPara>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7ABADA90" w14:textId="3DE3E1B3" w:rsidR="00662430" w:rsidRPr="003053F2" w:rsidRDefault="00662430" w:rsidP="0050250A">
            <w:pPr>
              <w:pStyle w:val="Caption"/>
            </w:pPr>
            <w:r w:rsidRPr="003053F2">
              <w:t>(</w:t>
            </w:r>
            <w:fldSimple w:instr=" SEQ Equation \* ARABIC ">
              <w:r w:rsidR="001B1A4B">
                <w:rPr>
                  <w:noProof/>
                </w:rPr>
                <w:t>4</w:t>
              </w:r>
            </w:fldSimple>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lastRenderedPageBreak/>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EC32DC"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3CAEB614" w:rsidR="00685C6D" w:rsidRPr="003053F2" w:rsidRDefault="00685C6D" w:rsidP="0050250A">
            <w:pPr>
              <w:pStyle w:val="Caption"/>
            </w:pPr>
            <w:r w:rsidRPr="003053F2">
              <w:t>(</w:t>
            </w:r>
            <w:fldSimple w:instr=" SEQ Equation \* ARABIC ">
              <w:r w:rsidR="001B1A4B">
                <w:rPr>
                  <w:noProof/>
                </w:rPr>
                <w:t>5</w:t>
              </w:r>
            </w:fldSimple>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EC32DC"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011DA718" w:rsidR="00685C6D" w:rsidRPr="003053F2" w:rsidRDefault="00685C6D" w:rsidP="0050250A">
            <w:pPr>
              <w:pStyle w:val="Caption"/>
            </w:pPr>
            <w:r w:rsidRPr="003053F2">
              <w:t>(</w:t>
            </w:r>
            <w:fldSimple w:instr=" SEQ Equation \* ARABIC ">
              <w:r w:rsidR="001B1A4B">
                <w:rPr>
                  <w:noProof/>
                </w:rPr>
                <w:t>6</w:t>
              </w:r>
            </w:fldSimple>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EC32DC"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64D07A63" w:rsidR="004C6ED2" w:rsidRPr="003053F2" w:rsidRDefault="004C6ED2" w:rsidP="0050250A">
            <w:pPr>
              <w:pStyle w:val="Caption"/>
            </w:pPr>
            <w:r w:rsidRPr="003053F2">
              <w:t>(</w:t>
            </w:r>
            <w:fldSimple w:instr=" SEQ Equation \* ARABIC ">
              <w:r w:rsidR="001B1A4B">
                <w:rPr>
                  <w:noProof/>
                </w:rPr>
                <w:t>7</w:t>
              </w:r>
            </w:fldSimple>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07D996A5" w:rsidR="00B00758" w:rsidRDefault="003D10B1" w:rsidP="00ED6D30">
      <w:pPr>
        <w:pStyle w:val="Heading3"/>
      </w:pPr>
      <w:bookmarkStart w:id="56" w:name="_Toc121522857"/>
      <w:r>
        <w:t>Solver</w:t>
      </w:r>
      <w:bookmarkEnd w:id="56"/>
    </w:p>
    <w:p w14:paraId="2FE35975" w14:textId="7FE6AD65" w:rsidR="00C02655" w:rsidRDefault="00AC4D7D" w:rsidP="00C02655">
      <w:r>
        <w:t xml:space="preserve">The problem is </w:t>
      </w:r>
      <w:r w:rsidR="003058D5">
        <w:t>described</w:t>
      </w:r>
      <w:r>
        <w:t xml:space="preserve"> in MATLAB and solved with the commercial solver </w:t>
      </w:r>
      <w:proofErr w:type="spellStart"/>
      <w:r>
        <w:t>Gurobi</w:t>
      </w:r>
      <w:proofErr w:type="spellEnd"/>
      <w:r>
        <w:t xml:space="preserve">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 xml:space="preserve">and </w:t>
      </w:r>
      <w:proofErr w:type="spellStart"/>
      <w:r w:rsidR="007317A2">
        <w:t>Gurobi’s</w:t>
      </w:r>
      <w:proofErr w:type="spellEnd"/>
      <w:r w:rsidR="007317A2">
        <w:t xml:space="preserve">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7" w:name="_Toc121522858"/>
      <w:r>
        <w:t>Results</w:t>
      </w:r>
      <w:bookmarkEnd w:id="57"/>
    </w:p>
    <w:p w14:paraId="3F2CEE2C" w14:textId="3C20E3F2" w:rsidR="00834F0A" w:rsidRDefault="00AB190A" w:rsidP="00795E93">
      <w:r>
        <w:t>With the</w:t>
      </w:r>
      <w:r w:rsidR="003058D5">
        <w:t xml:space="preserve"> default</w:t>
      </w:r>
      <w:r>
        <w:t xml:space="preserve"> parameters </w:t>
      </w:r>
      <w:r w:rsidR="00230B95">
        <w:t xml:space="preserve">given in </w:t>
      </w:r>
      <w:r w:rsidR="00100C7F">
        <w:fldChar w:fldCharType="begin"/>
      </w:r>
      <w:r w:rsidR="00100C7F">
        <w:instrText xml:space="preserve"> REF _Ref120036410 \h </w:instrText>
      </w:r>
      <w:r w:rsidR="00100C7F">
        <w:fldChar w:fldCharType="separate"/>
      </w:r>
      <w:r w:rsidR="001B1A4B">
        <w:t xml:space="preserve">Table </w:t>
      </w:r>
      <w:r w:rsidR="001B1A4B">
        <w:rPr>
          <w:noProof/>
        </w:rPr>
        <w:t>3</w:t>
      </w:r>
      <w:r w:rsidR="00100C7F">
        <w:fldChar w:fldCharType="end"/>
      </w:r>
      <w:r w:rsidR="00100C7F">
        <w:t xml:space="preserve">, the model is infeasible. </w:t>
      </w:r>
      <w:r w:rsidR="001F1B49">
        <w:t>With 2 trucks and without adding any skips</w:t>
      </w:r>
      <w:r w:rsidR="001F1B49" w:rsidRPr="00423224">
        <w:rPr>
          <w:i/>
          <w:iCs/>
        </w:rPr>
        <w:t xml:space="preserve">, </w:t>
      </w:r>
      <w:r w:rsidR="00AC4F66" w:rsidRPr="00423224">
        <w:rPr>
          <w:i/>
          <w:iCs/>
        </w:rPr>
        <w:t>there is no combination of schedules that satisfy the constraints</w:t>
      </w:r>
      <w:r w:rsidR="00AC4F66">
        <w:t xml:space="preserve">. </w:t>
      </w:r>
      <w:r w:rsidR="00853B50">
        <w:t xml:space="preserve">In fact, any </w:t>
      </w:r>
      <w:r w:rsidR="00F3550A">
        <w:t>number of additional skips is infeasible with 2 vehicles</w:t>
      </w:r>
      <w:r w:rsidR="00B727A2">
        <w:t xml:space="preserve">, including with the option to add 2 skips at each location. </w:t>
      </w:r>
      <w:r w:rsidR="00960648">
        <w:t xml:space="preserve">This is due to the </w:t>
      </w:r>
      <w:r w:rsidR="00965238">
        <w:t>period</w:t>
      </w:r>
      <w:r w:rsidR="00960648">
        <w:t xml:space="preserve"> time constraint. </w:t>
      </w:r>
    </w:p>
    <w:p w14:paraId="2E79C1A0" w14:textId="238ED20A" w:rsidR="00423224" w:rsidRDefault="00834F0A" w:rsidP="00795E93">
      <w:r>
        <w:t>Additionally, setting the maximum number of vehicles to 3</w:t>
      </w:r>
      <w:r w:rsidR="00B727A2">
        <w:t xml:space="preserve"> with no additional skip is also impossible. </w:t>
      </w:r>
      <w:r>
        <w:t xml:space="preserve">This is simply because skips for which filling rates </w:t>
      </w:r>
      <w:r w:rsidR="00960648">
        <w:t xml:space="preserve">are </w:t>
      </w:r>
      <w:r>
        <w:t>higher than 2/3 skip/day require an extra skip in order to not overflow over the Saturday-Monday gap.</w:t>
      </w:r>
      <w:r w:rsidR="00E94CB3">
        <w:t xml:space="preserve"> Therefore, </w:t>
      </w:r>
      <w:r w:rsidR="00E94CB3" w:rsidRPr="001D217E">
        <w:rPr>
          <w:i/>
          <w:iCs/>
        </w:rPr>
        <w:t xml:space="preserve">there needs to be at least 3 additional skips to account for the three that fill at a rate of 1 skip/day. </w:t>
      </w:r>
      <w:r w:rsidR="00EC082D">
        <w:t>I</w:t>
      </w:r>
      <w:r w:rsidR="00697DCB">
        <w:t>n this case, however, the model finds that at least 4 trucks are require</w:t>
      </w:r>
      <w:r w:rsidR="00E06EE2">
        <w:t>d, because of the time per period constraint.</w:t>
      </w:r>
      <w:r w:rsidR="0090688C">
        <w:t xml:space="preserve"> </w:t>
      </w:r>
      <w:r w:rsidR="00423224">
        <w:t xml:space="preserve">When </w:t>
      </w:r>
      <w:r w:rsidR="00DC3FD3">
        <w:t>5</w:t>
      </w:r>
      <w:r w:rsidR="00423224">
        <w:t xml:space="preserve"> additional skips are allowed</w:t>
      </w:r>
      <w:r w:rsidR="00DC3FD3">
        <w:t xml:space="preserve"> (or 4 when two can be added to a single skip location)</w:t>
      </w:r>
      <w:r w:rsidR="00423224">
        <w:t xml:space="preserve">, only 3 trucks are needed. </w:t>
      </w:r>
      <w:r w:rsidR="005866E8">
        <w:rPr>
          <w:i/>
          <w:iCs/>
        </w:rPr>
        <w:t>Alternatively there could be</w:t>
      </w:r>
      <w:r w:rsidR="005866E8" w:rsidRPr="0020109B">
        <w:rPr>
          <w:i/>
          <w:iCs/>
        </w:rPr>
        <w:t xml:space="preserve"> exceptional collections on Sunday just for skips that absolutely need it</w:t>
      </w:r>
      <w:r w:rsidR="00423224">
        <w:t>, which would provide additional time and allow more flexibility in the selection of scenarios for the quickly filling skips.</w:t>
      </w:r>
      <w:r w:rsidR="005866E8">
        <w:t xml:space="preserve"> This may result in higher labour costs, and depends on local organization</w:t>
      </w:r>
      <w:r w:rsidR="00E1372A">
        <w:t xml:space="preserve"> and labour laws</w:t>
      </w:r>
      <w:r w:rsidR="005866E8">
        <w:t xml:space="preserve">. </w:t>
      </w:r>
      <w:r w:rsidR="0090688C">
        <w:t>In the current state of the system,</w:t>
      </w:r>
      <w:r w:rsidR="001D217E">
        <w:t xml:space="preserve"> 4 trucks is not considered beneficial</w:t>
      </w:r>
      <w:r w:rsidR="0090688C">
        <w:t xml:space="preserve">. </w:t>
      </w:r>
      <w:r w:rsidR="001D217E">
        <w:t>The</w:t>
      </w:r>
      <w:r w:rsidR="0090688C">
        <w:t xml:space="preserve"> cost of a new truck</w:t>
      </w:r>
      <w:r w:rsidR="001D217E">
        <w:t xml:space="preserve"> is estimated</w:t>
      </w:r>
      <w:r w:rsidR="0090688C">
        <w:t xml:space="preserve"> at </w:t>
      </w:r>
      <w:r w:rsidR="00F21B45">
        <w:t>MWK</w:t>
      </w:r>
      <w:r w:rsidR="0090688C">
        <w:t xml:space="preserve">20 Mio. </w:t>
      </w:r>
      <w:r w:rsidR="00B42A4F">
        <w:t xml:space="preserve">with a yearly maintenance cost of 8% = </w:t>
      </w:r>
      <w:r w:rsidR="00F21B45">
        <w:t>MWK</w:t>
      </w:r>
      <w:r w:rsidR="00B42A4F">
        <w:t xml:space="preserve">1.6 Mio. (based on </w:t>
      </w:r>
      <w:r w:rsidR="00B42A4F">
        <w:fldChar w:fldCharType="begin"/>
      </w:r>
      <w:r w:rsidR="00B42A4F">
        <w:instrText xml:space="preserve"> ADDIN ZOTERO_ITEM CSL_CITATION {"citationID":"UkyElYuf","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B42A4F">
        <w:fldChar w:fldCharType="separate"/>
      </w:r>
      <w:r w:rsidR="00B42A4F" w:rsidRPr="00B42A4F">
        <w:rPr>
          <w:rFonts w:cs="Times"/>
        </w:rPr>
        <w:t>(Coffey &amp; Coad, 2010)</w:t>
      </w:r>
      <w:r w:rsidR="00B42A4F">
        <w:fldChar w:fldCharType="end"/>
      </w:r>
      <w:r w:rsidR="001D217E">
        <w:t xml:space="preserve">), and the cost of a new skip is estimated at </w:t>
      </w:r>
      <w:r w:rsidR="00F21B45">
        <w:t>MWK</w:t>
      </w:r>
      <w:r w:rsidR="001D217E">
        <w:t xml:space="preserve">3 Mio. No savings </w:t>
      </w:r>
      <w:r w:rsidR="001D217E">
        <w:lastRenderedPageBreak/>
        <w:t>in operational costs is found for the same number of skips and a higher number of trucks, and the case with 4 trucks and 3 additional skips is considerably more expensive than</w:t>
      </w:r>
      <w:r w:rsidR="000F0997">
        <w:t xml:space="preserve"> all</w:t>
      </w:r>
      <w:r w:rsidR="001D217E">
        <w:t xml:space="preserve"> the feasible cases with 3 trucks.</w:t>
      </w:r>
      <w:r w:rsidR="00423224">
        <w:t xml:space="preserve"> </w:t>
      </w:r>
      <w:r w:rsidR="00423224" w:rsidRPr="00423224">
        <w:rPr>
          <w:i/>
          <w:iCs/>
        </w:rPr>
        <w:t>The number of trucks does not decrease operational efficiency, but determine</w:t>
      </w:r>
      <w:r w:rsidR="00E1372A">
        <w:rPr>
          <w:i/>
          <w:iCs/>
        </w:rPr>
        <w:t>s</w:t>
      </w:r>
      <w:r w:rsidR="00423224" w:rsidRPr="00423224">
        <w:rPr>
          <w:i/>
          <w:iCs/>
        </w:rPr>
        <w:t xml:space="preserve"> the feasibility based on the time constraints.</w:t>
      </w:r>
    </w:p>
    <w:p w14:paraId="2E160345" w14:textId="561E392D" w:rsidR="00834F0A" w:rsidRDefault="00621C71" w:rsidP="00795E93">
      <w:r>
        <w:t xml:space="preserve">The maximum number of added skips to the system to be analysed is 15, considered to be well above the current budget of the service. Because of the operation described in </w:t>
      </w:r>
      <w:r>
        <w:fldChar w:fldCharType="begin"/>
      </w:r>
      <w:r>
        <w:instrText xml:space="preserve"> REF _Ref120106706 \h </w:instrText>
      </w:r>
      <w:r>
        <w:fldChar w:fldCharType="separate"/>
      </w:r>
      <w:r w:rsidR="001B1A4B">
        <w:t xml:space="preserve">Figure </w:t>
      </w:r>
      <w:r w:rsidR="001B1A4B">
        <w:rPr>
          <w:noProof/>
        </w:rPr>
        <w:t>17</w:t>
      </w:r>
      <w:r>
        <w:fldChar w:fldCharType="end"/>
      </w:r>
      <w:r>
        <w:t>,</w:t>
      </w:r>
      <w:r w:rsidR="00A05CA2">
        <w:t xml:space="preserve"> each vehicle starts the period with an empty skip. Therefore, </w:t>
      </w:r>
      <w:r w:rsidR="00423224">
        <w:t xml:space="preserve">in the following analysis, </w:t>
      </w:r>
      <w:r w:rsidR="00A05CA2">
        <w:t>a maximum of 12 skips can be adde</w:t>
      </w:r>
      <w:r w:rsidR="00423224">
        <w:t>d at existing skip locations</w:t>
      </w:r>
      <w:r w:rsidR="00A05CA2">
        <w:t xml:space="preserve">. </w:t>
      </w:r>
    </w:p>
    <w:p w14:paraId="067A5040" w14:textId="6432A7FF" w:rsidR="00BB0154" w:rsidRDefault="00E1372A" w:rsidP="00795E93">
      <w:r>
        <w:t>As previously mentioned, w</w:t>
      </w:r>
      <w:r w:rsidR="00B727A2">
        <w:t xml:space="preserve">hen only 1 skip is allowed to be added to each location and assuming 3 trucks are operating, it takes </w:t>
      </w:r>
      <w:r w:rsidR="00E94CB3">
        <w:t xml:space="preserve">5 </w:t>
      </w:r>
      <w:r w:rsidR="002816A0">
        <w:t xml:space="preserve">total </w:t>
      </w:r>
      <w:r w:rsidR="00E94CB3">
        <w:t xml:space="preserve">additional skips for the problem to be feasible. When 2 additional skips are allowed at each location, it takes 4 additional skips. </w:t>
      </w:r>
      <w:r w:rsidR="002816A0">
        <w:fldChar w:fldCharType="begin"/>
      </w:r>
      <w:r w:rsidR="002816A0">
        <w:instrText xml:space="preserve"> REF _Ref121114951 \h </w:instrText>
      </w:r>
      <w:r w:rsidR="002816A0">
        <w:fldChar w:fldCharType="separate"/>
      </w:r>
      <w:r w:rsidR="001B1A4B">
        <w:t xml:space="preserve">Figure </w:t>
      </w:r>
      <w:r w:rsidR="001B1A4B">
        <w:rPr>
          <w:noProof/>
        </w:rPr>
        <w:t>18</w:t>
      </w:r>
      <w:r w:rsidR="002816A0">
        <w:fldChar w:fldCharType="end"/>
      </w:r>
      <w:r w:rsidR="002816A0">
        <w:t xml:space="preserve"> shows the </w:t>
      </w:r>
      <w:r w:rsidR="00836AAF">
        <w:t>total costs dependent on the maximum total additional skips for both 1 and 2 maximum additional skip at each location.</w:t>
      </w:r>
      <w:r w:rsidR="003C3B78">
        <w:t xml:space="preserve"> The difference in costs is negligible when few skips are added, but increases to </w:t>
      </w:r>
      <w:r w:rsidR="005324AB">
        <w:t>MWK</w:t>
      </w:r>
      <w:r w:rsidR="00E77FF6">
        <w:t>21000 per week</w:t>
      </w:r>
      <w:r w:rsidR="00423224">
        <w:t xml:space="preserve"> (</w:t>
      </w:r>
      <w:r w:rsidR="00FB475A">
        <w:t>1.6% of total</w:t>
      </w:r>
      <w:r w:rsidR="00EC082D">
        <w:t xml:space="preserve"> weekly</w:t>
      </w:r>
      <w:r w:rsidR="00FB475A">
        <w:t xml:space="preserve"> costs)</w:t>
      </w:r>
      <w:r w:rsidR="003C3B78">
        <w:t xml:space="preserve"> as more</w:t>
      </w:r>
      <w:r w:rsidR="0090688C">
        <w:t xml:space="preserve"> additional</w:t>
      </w:r>
      <w:r w:rsidR="003C3B78">
        <w:t xml:space="preserve"> skips are made available. </w:t>
      </w:r>
      <w:r w:rsidR="00BB0154">
        <w:t xml:space="preserve">When a maximum of 1 skip can be added to each location, adding more than 10 skips does not result in </w:t>
      </w:r>
      <w:r w:rsidR="00EC082D">
        <w:t>marginal</w:t>
      </w:r>
      <w:r w:rsidR="00BB0154">
        <w:t xml:space="preserve"> operational cost savings. </w:t>
      </w:r>
      <w:r w:rsidR="00DC3FD3">
        <w:t xml:space="preserve">The first additional skip saves </w:t>
      </w:r>
      <w:r w:rsidR="005324AB">
        <w:t>MWK</w:t>
      </w:r>
      <w:r w:rsidR="00DC3FD3">
        <w:t xml:space="preserve">13600 per week (1% of costs). </w:t>
      </w:r>
      <w:r>
        <w:t>This additional skip, assuming a cost of</w:t>
      </w:r>
      <w:r w:rsidR="005324AB" w:rsidRPr="005324AB">
        <w:t xml:space="preserve"> </w:t>
      </w:r>
      <w:r w:rsidR="005324AB">
        <w:t>MWK</w:t>
      </w:r>
      <w:r>
        <w:t xml:space="preserve">3 Mio., would be of net value after 221 weeks, or 4 years and 3 months.  </w:t>
      </w:r>
    </w:p>
    <w:p w14:paraId="60AA04C3" w14:textId="433C6CBB" w:rsidR="00697DCB" w:rsidRDefault="002816A0" w:rsidP="00795E93">
      <w:r>
        <w:t xml:space="preserve">Adding skips </w:t>
      </w:r>
      <w:r w:rsidR="00BB0154">
        <w:t>can decrease</w:t>
      </w:r>
      <w:r>
        <w:t xml:space="preserve"> </w:t>
      </w:r>
      <w:r w:rsidR="00AA47E6">
        <w:t>the total weekly costs</w:t>
      </w:r>
      <w:r w:rsidR="006E3A9C">
        <w:t xml:space="preserve"> through two mechanisms. First, splitting the filling rate in </w:t>
      </w:r>
      <w:r w:rsidR="00BB0154">
        <w:t>2</w:t>
      </w:r>
      <w:r w:rsidR="006E3A9C">
        <w:t xml:space="preserve"> halves</w:t>
      </w:r>
      <w:r w:rsidR="00BB0154">
        <w:t xml:space="preserve"> (with 1 additional skip)</w:t>
      </w:r>
      <w:r w:rsidR="006E3A9C">
        <w:t xml:space="preserve"> or </w:t>
      </w:r>
      <w:r w:rsidR="00BB0154">
        <w:t>3</w:t>
      </w:r>
      <w:r w:rsidR="006E3A9C">
        <w:t xml:space="preserve"> third</w:t>
      </w:r>
      <w:r w:rsidR="00623A57">
        <w:t>s</w:t>
      </w:r>
      <w:r w:rsidR="006E3A9C">
        <w:t xml:space="preserve"> </w:t>
      </w:r>
      <w:r w:rsidR="00BB0154">
        <w:t xml:space="preserve">(with 2 additional skips) </w:t>
      </w:r>
      <w:r w:rsidR="006E3A9C">
        <w:t xml:space="preserve">may result </w:t>
      </w:r>
      <w:r w:rsidR="006E3A9C" w:rsidRPr="00602C16">
        <w:rPr>
          <w:i/>
          <w:iCs/>
        </w:rPr>
        <w:t>in assigning a more efficient schedule, with less total servicing over the week</w:t>
      </w:r>
      <w:r w:rsidR="006E3A9C">
        <w:t xml:space="preserve">. For example, a skip filling at 0.5 skip/day will need minimum </w:t>
      </w:r>
      <w:r w:rsidR="00084680">
        <w:t>5</w:t>
      </w:r>
      <w:r w:rsidR="006E3A9C">
        <w:t xml:space="preserve"> collections per week, according to the feasible scenarios. Two skips filling at 0.25 skip/day only need 2 collections per week each, resulting in 4 every week.</w:t>
      </w:r>
      <w:r w:rsidR="00A12EA0">
        <w:t xml:space="preserve"> </w:t>
      </w:r>
      <w:r w:rsidR="006E3A9C">
        <w:t xml:space="preserve">The second reason for cost saving is the </w:t>
      </w:r>
      <w:r w:rsidR="0031234F" w:rsidRPr="00602C16">
        <w:rPr>
          <w:i/>
          <w:iCs/>
        </w:rPr>
        <w:t>increase in flexibility, which allows for less operating periods in a week</w:t>
      </w:r>
      <w:r w:rsidR="0031234F">
        <w:t>.</w:t>
      </w:r>
      <w:r w:rsidR="00623A57">
        <w:t xml:space="preserve"> In the model, there is an incentive to minimize the number of periods because of the fuel costs of travelling between the dump and the depot at the end of </w:t>
      </w:r>
      <w:r w:rsidR="0034548D">
        <w:t>each</w:t>
      </w:r>
      <w:r w:rsidR="00623A57">
        <w:t xml:space="preserve"> period.</w:t>
      </w:r>
      <w:r w:rsidR="00BB0154">
        <w:t xml:space="preserve"> The two effects </w:t>
      </w:r>
      <w:r w:rsidR="0034548D">
        <w:t>can be seen</w:t>
      </w:r>
      <w:r w:rsidR="00BB0154">
        <w:t xml:space="preserve"> in </w:t>
      </w:r>
      <w:r w:rsidR="00BB0154">
        <w:fldChar w:fldCharType="begin"/>
      </w:r>
      <w:r w:rsidR="00BB0154">
        <w:instrText xml:space="preserve"> REF _Ref121122870 \h </w:instrText>
      </w:r>
      <w:r w:rsidR="00BB0154">
        <w:fldChar w:fldCharType="separate"/>
      </w:r>
      <w:r w:rsidR="001B1A4B">
        <w:t xml:space="preserve">Figure </w:t>
      </w:r>
      <w:r w:rsidR="001B1A4B">
        <w:rPr>
          <w:noProof/>
        </w:rPr>
        <w:t>19</w:t>
      </w:r>
      <w:r w:rsidR="00BB0154">
        <w:fldChar w:fldCharType="end"/>
      </w:r>
      <w:r w:rsidR="00BB0154">
        <w:t xml:space="preserve">. </w:t>
      </w:r>
      <w:r w:rsidR="00623A57">
        <w:t xml:space="preserve"> </w:t>
      </w:r>
      <w:r w:rsidR="0034548D">
        <w:t xml:space="preserve">The average costs per period decrease until the schedule can be reshuffled and there is one less period. </w:t>
      </w:r>
      <w:r w:rsidR="00960648">
        <w:t xml:space="preserve">Therefore, </w:t>
      </w:r>
      <w:r w:rsidR="00960648" w:rsidRPr="00602C16">
        <w:rPr>
          <w:i/>
          <w:iCs/>
        </w:rPr>
        <w:t>additional skips are not always added where the filling rates are the highest, but where it is most strategic in order to eliminate overflowing, minimize spending by maximizing skip utilization, and decreasing the number of periods in which the service operates</w:t>
      </w:r>
      <w:r w:rsidR="00960648">
        <w:t>.</w:t>
      </w:r>
    </w:p>
    <w:p w14:paraId="7B3524E4" w14:textId="6D044BF8" w:rsidR="00795E93" w:rsidRDefault="00A21430" w:rsidP="00795E93">
      <w:r>
        <w:t>With 3 vehicles</w:t>
      </w:r>
      <w:r w:rsidR="00084680">
        <w:t xml:space="preserve">, </w:t>
      </w:r>
      <w:r>
        <w:t xml:space="preserve">the option to add one skip to each location, the least capital extensive </w:t>
      </w:r>
      <w:r w:rsidR="00C85AA3">
        <w:t xml:space="preserve">option is </w:t>
      </w:r>
      <w:r w:rsidR="00AD7437">
        <w:t>5</w:t>
      </w:r>
      <w:r w:rsidR="00C85AA3">
        <w:t xml:space="preserve"> total additional skips</w:t>
      </w:r>
      <w:r w:rsidR="00F04880">
        <w:t xml:space="preserve">. The </w:t>
      </w:r>
      <w:r>
        <w:t xml:space="preserve">resulting schedule and expenses </w:t>
      </w:r>
      <w:r w:rsidR="00F04880">
        <w:t xml:space="preserve">are shown in </w:t>
      </w:r>
      <w:r w:rsidR="001F144A">
        <w:fldChar w:fldCharType="begin"/>
      </w:r>
      <w:r w:rsidR="001F144A">
        <w:instrText xml:space="preserve"> REF _Ref120308857 \h </w:instrText>
      </w:r>
      <w:r w:rsidR="001F144A">
        <w:fldChar w:fldCharType="separate"/>
      </w:r>
      <w:r w:rsidR="001B1A4B">
        <w:t xml:space="preserve">Figure </w:t>
      </w:r>
      <w:r w:rsidR="001B1A4B">
        <w:rPr>
          <w:noProof/>
        </w:rPr>
        <w:t>20</w:t>
      </w:r>
      <w:r w:rsidR="001F144A">
        <w:fldChar w:fldCharType="end"/>
      </w:r>
      <w:r w:rsidR="001F144A">
        <w:t>-</w:t>
      </w:r>
      <w:r w:rsidR="001F144A">
        <w:fldChar w:fldCharType="begin"/>
      </w:r>
      <w:r w:rsidR="001F144A">
        <w:instrText xml:space="preserve"> REF _Ref120308861 \h </w:instrText>
      </w:r>
      <w:r w:rsidR="001F144A">
        <w:fldChar w:fldCharType="separate"/>
      </w:r>
      <w:r w:rsidR="001B1A4B">
        <w:t xml:space="preserve">Figure </w:t>
      </w:r>
      <w:r w:rsidR="001B1A4B">
        <w:rPr>
          <w:noProof/>
        </w:rPr>
        <w:t>22</w:t>
      </w:r>
      <w:r w:rsidR="001F144A">
        <w:fldChar w:fldCharType="end"/>
      </w:r>
      <w:r w:rsidR="001F144A">
        <w:t>. The total costs for a week is MWK1.39</w:t>
      </w:r>
      <w:r>
        <w:t>1</w:t>
      </w:r>
      <w:r w:rsidR="004F1699">
        <w:t>mio</w:t>
      </w:r>
      <w:r w:rsidR="001F144A">
        <w:t xml:space="preserve">. </w:t>
      </w:r>
    </w:p>
    <w:p w14:paraId="231F2C50" w14:textId="77777777" w:rsidR="00960648" w:rsidRDefault="00960648" w:rsidP="00960648">
      <w:pPr>
        <w:keepNext/>
        <w:jc w:val="center"/>
      </w:pPr>
      <w:r>
        <w:rPr>
          <w:noProof/>
        </w:rPr>
        <w:lastRenderedPageBreak/>
        <w:drawing>
          <wp:inline distT="0" distB="0" distL="0" distR="0" wp14:anchorId="5B1F1C7C" wp14:editId="11A3A852">
            <wp:extent cx="5731510" cy="3617595"/>
            <wp:effectExtent l="0" t="0" r="2540" b="1905"/>
            <wp:docPr id="14" name="Chart 14">
              <a:extLst xmlns:a="http://schemas.openxmlformats.org/drawingml/2006/main">
                <a:ext uri="{FF2B5EF4-FFF2-40B4-BE49-F238E27FC236}">
                  <a16:creationId xmlns:a16="http://schemas.microsoft.com/office/drawing/2014/main" id="{777D7E4F-7744-418F-8E74-5C43E3E7D2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F3C423" w14:textId="21A167B7" w:rsidR="00960648" w:rsidRDefault="00960648" w:rsidP="00960648">
      <w:pPr>
        <w:pStyle w:val="Caption"/>
      </w:pPr>
      <w:bookmarkStart w:id="58" w:name="_Ref121114951"/>
      <w:bookmarkStart w:id="59" w:name="_Ref121114946"/>
      <w:r>
        <w:t xml:space="preserve">Figure </w:t>
      </w:r>
      <w:fldSimple w:instr=" SEQ Figure \* ARABIC ">
        <w:r w:rsidR="001B1A4B">
          <w:rPr>
            <w:noProof/>
          </w:rPr>
          <w:t>18</w:t>
        </w:r>
      </w:fldSimple>
      <w:bookmarkEnd w:id="58"/>
      <w:r>
        <w:t xml:space="preserve"> Costs for additional skips with a maximum of 1 and 2 additional skips at each existing skip location</w:t>
      </w:r>
      <w:bookmarkEnd w:id="59"/>
    </w:p>
    <w:p w14:paraId="0BB87312" w14:textId="77777777" w:rsidR="00960648" w:rsidRDefault="00960648" w:rsidP="00960648"/>
    <w:p w14:paraId="3E2332DC" w14:textId="77777777" w:rsidR="00960648" w:rsidRDefault="00960648" w:rsidP="00960648">
      <w:pPr>
        <w:keepNext/>
        <w:jc w:val="center"/>
      </w:pPr>
      <w:r>
        <w:rPr>
          <w:noProof/>
        </w:rPr>
        <w:drawing>
          <wp:inline distT="0" distB="0" distL="0" distR="0" wp14:anchorId="09AA49C0" wp14:editId="6AEA6594">
            <wp:extent cx="4556760" cy="2590800"/>
            <wp:effectExtent l="0" t="0" r="15240" b="0"/>
            <wp:docPr id="13" name="Chart 13">
              <a:extLst xmlns:a="http://schemas.openxmlformats.org/drawingml/2006/main">
                <a:ext uri="{FF2B5EF4-FFF2-40B4-BE49-F238E27FC236}">
                  <a16:creationId xmlns:a16="http://schemas.microsoft.com/office/drawing/2014/main" id="{1DC6A098-E2EB-4AD4-9FD7-BEB71F39B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62FA09" w14:textId="1FBAD722" w:rsidR="00960648" w:rsidRPr="002816A0" w:rsidRDefault="00960648" w:rsidP="00960648">
      <w:pPr>
        <w:pStyle w:val="Caption"/>
      </w:pPr>
      <w:bookmarkStart w:id="60" w:name="_Ref121122870"/>
      <w:r>
        <w:t xml:space="preserve">Figure </w:t>
      </w:r>
      <w:fldSimple w:instr=" SEQ Figure \* ARABIC ">
        <w:r w:rsidR="001B1A4B">
          <w:rPr>
            <w:noProof/>
          </w:rPr>
          <w:t>19</w:t>
        </w:r>
      </w:fldSimple>
      <w:bookmarkEnd w:id="60"/>
      <w:r>
        <w:t xml:space="preserve"> Weekly average cost per period dependent on the total number of added skips</w:t>
      </w:r>
    </w:p>
    <w:p w14:paraId="2BA990A7" w14:textId="77777777" w:rsidR="00960648" w:rsidRDefault="00960648" w:rsidP="00795E93"/>
    <w:p w14:paraId="5155DC3E" w14:textId="3B562044" w:rsidR="00472327" w:rsidRDefault="00C234CD" w:rsidP="00472327">
      <w:pPr>
        <w:keepNext/>
        <w:jc w:val="center"/>
      </w:pPr>
      <w:r>
        <w:rPr>
          <w:noProof/>
        </w:rPr>
        <w:lastRenderedPageBreak/>
        <w:drawing>
          <wp:inline distT="0" distB="0" distL="0" distR="0" wp14:anchorId="1577275F" wp14:editId="536E84C1">
            <wp:extent cx="4899660" cy="36747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99660" cy="3674745"/>
                    </a:xfrm>
                    <a:prstGeom prst="rect">
                      <a:avLst/>
                    </a:prstGeom>
                    <a:noFill/>
                    <a:ln>
                      <a:noFill/>
                    </a:ln>
                  </pic:spPr>
                </pic:pic>
              </a:graphicData>
            </a:graphic>
          </wp:inline>
        </w:drawing>
      </w:r>
    </w:p>
    <w:p w14:paraId="6DD2FDEC" w14:textId="4A708BF7" w:rsidR="00F04880" w:rsidRDefault="00472327" w:rsidP="0050250A">
      <w:pPr>
        <w:pStyle w:val="Caption"/>
      </w:pPr>
      <w:bookmarkStart w:id="61" w:name="_Ref120308857"/>
      <w:r>
        <w:t xml:space="preserve">Figure </w:t>
      </w:r>
      <w:fldSimple w:instr=" SEQ Figure \* ARABIC ">
        <w:r w:rsidR="001B1A4B">
          <w:rPr>
            <w:noProof/>
          </w:rPr>
          <w:t>20</w:t>
        </w:r>
      </w:fldSimple>
      <w:bookmarkEnd w:id="61"/>
      <w:r>
        <w:t xml:space="preserve"> Schedule for the existing and added skips. The </w:t>
      </w:r>
      <w:r w:rsidR="0090056A">
        <w:t>skips</w:t>
      </w:r>
      <w:r>
        <w:t xml:space="preserve"> above the horizontal line are added to the system. Special points (the *, x and +) represent extra-weekly collections</w:t>
      </w:r>
      <w:r w:rsidR="001F144A">
        <w:t xml:space="preserve">. </w:t>
      </w:r>
    </w:p>
    <w:p w14:paraId="1D7B362E" w14:textId="77777777" w:rsidR="00472327" w:rsidRDefault="00472327" w:rsidP="00472327">
      <w:pPr>
        <w:jc w:val="center"/>
      </w:pPr>
    </w:p>
    <w:p w14:paraId="362503A5" w14:textId="5D5AB733" w:rsidR="001F144A" w:rsidRDefault="0090056A" w:rsidP="001F144A">
      <w:pPr>
        <w:keepNext/>
        <w:jc w:val="center"/>
      </w:pPr>
      <w:r>
        <w:rPr>
          <w:noProof/>
        </w:rPr>
        <w:drawing>
          <wp:inline distT="0" distB="0" distL="0" distR="0" wp14:anchorId="677469DE" wp14:editId="6580352A">
            <wp:extent cx="5120640" cy="38404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14:paraId="15A807FE" w14:textId="209A3E14" w:rsidR="00F04880" w:rsidRDefault="001F144A" w:rsidP="0050250A">
      <w:pPr>
        <w:pStyle w:val="Caption"/>
      </w:pPr>
      <w:r>
        <w:t xml:space="preserve">Figure </w:t>
      </w:r>
      <w:fldSimple w:instr=" SEQ Figure \* ARABIC ">
        <w:r w:rsidR="001B1A4B">
          <w:rPr>
            <w:noProof/>
          </w:rPr>
          <w:t>21</w:t>
        </w:r>
      </w:fldSimple>
      <w:r>
        <w:t xml:space="preserve"> Number of skips serviced and number of vehicles operated on each day.</w:t>
      </w:r>
    </w:p>
    <w:p w14:paraId="232274E4" w14:textId="6A77FE39" w:rsidR="001F144A" w:rsidRDefault="0090056A" w:rsidP="001F144A">
      <w:pPr>
        <w:keepNext/>
        <w:jc w:val="center"/>
      </w:pPr>
      <w:r>
        <w:rPr>
          <w:noProof/>
        </w:rPr>
        <w:lastRenderedPageBreak/>
        <w:drawing>
          <wp:inline distT="0" distB="0" distL="0" distR="0" wp14:anchorId="3AAD19A2" wp14:editId="70DD83B4">
            <wp:extent cx="5097780" cy="3823335"/>
            <wp:effectExtent l="0" t="0" r="762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97780" cy="3823335"/>
                    </a:xfrm>
                    <a:prstGeom prst="rect">
                      <a:avLst/>
                    </a:prstGeom>
                    <a:noFill/>
                    <a:ln>
                      <a:noFill/>
                    </a:ln>
                  </pic:spPr>
                </pic:pic>
              </a:graphicData>
            </a:graphic>
          </wp:inline>
        </w:drawing>
      </w:r>
    </w:p>
    <w:p w14:paraId="08265D41" w14:textId="66FA219B" w:rsidR="00F04880" w:rsidRDefault="001F144A" w:rsidP="0050250A">
      <w:pPr>
        <w:pStyle w:val="Caption"/>
      </w:pPr>
      <w:bookmarkStart w:id="62" w:name="_Ref120308861"/>
      <w:r>
        <w:t xml:space="preserve">Figure </w:t>
      </w:r>
      <w:fldSimple w:instr=" SEQ Figure \* ARABIC ">
        <w:r w:rsidR="001B1A4B">
          <w:rPr>
            <w:noProof/>
          </w:rPr>
          <w:t>22</w:t>
        </w:r>
      </w:fldSimple>
      <w:bookmarkEnd w:id="62"/>
      <w:r>
        <w:t xml:space="preserve"> Costs for each day</w:t>
      </w:r>
      <w:r w:rsidR="0090056A">
        <w:t xml:space="preserve">. </w:t>
      </w:r>
      <w:r w:rsidR="00DC3FD3">
        <w:t>Note</w:t>
      </w:r>
      <w:r w:rsidR="0090056A">
        <w:t xml:space="preserve"> the constant labour costs. </w:t>
      </w:r>
    </w:p>
    <w:p w14:paraId="23E6B544" w14:textId="44D894FD" w:rsidR="00FC1008" w:rsidRDefault="00602C16" w:rsidP="008167B2">
      <w:pPr>
        <w:pStyle w:val="Heading3"/>
      </w:pPr>
      <w:bookmarkStart w:id="63" w:name="_Toc121522859"/>
      <w:r>
        <w:t>Current estimated</w:t>
      </w:r>
      <w:r w:rsidR="00FC1008">
        <w:t xml:space="preserve"> operation</w:t>
      </w:r>
      <w:bookmarkEnd w:id="63"/>
    </w:p>
    <w:p w14:paraId="03FA8E8F" w14:textId="7816DF0E" w:rsidR="007344C6" w:rsidRDefault="002018A6" w:rsidP="007344C6">
      <w:r>
        <w:t>The dump logs are used to estimate the c</w:t>
      </w:r>
      <w:r w:rsidR="003671F4">
        <w:t xml:space="preserve">urrent costs of service. </w:t>
      </w:r>
      <w:r w:rsidR="00C43758">
        <w:t xml:space="preserve">For each arrival event, the distance travelled between </w:t>
      </w:r>
      <w:r w:rsidR="002458B2">
        <w:t>the corresponding</w:t>
      </w:r>
      <w:r w:rsidR="00C43758">
        <w:t xml:space="preserve"> skip and the dump (based on the distances from </w:t>
      </w:r>
      <w:r w:rsidR="00C43758">
        <w:fldChar w:fldCharType="begin"/>
      </w:r>
      <w:r w:rsidR="00C43758">
        <w:instrText xml:space="preserve"> REF _Ref121407820 \r \h </w:instrText>
      </w:r>
      <w:r w:rsidR="00C43758">
        <w:fldChar w:fldCharType="separate"/>
      </w:r>
      <w:r w:rsidR="001B1A4B">
        <w:t>2.2.1</w:t>
      </w:r>
      <w:r w:rsidR="00C43758">
        <w:fldChar w:fldCharType="end"/>
      </w:r>
      <w:r w:rsidR="00C43758">
        <w:t xml:space="preserve">) is computed and the cost is based on the distance cost set in </w:t>
      </w:r>
      <w:r w:rsidR="00C43758">
        <w:fldChar w:fldCharType="begin"/>
      </w:r>
      <w:r w:rsidR="00C43758">
        <w:instrText xml:space="preserve"> REF _Ref120036410 \h </w:instrText>
      </w:r>
      <w:r w:rsidR="00C43758">
        <w:fldChar w:fldCharType="separate"/>
      </w:r>
      <w:r w:rsidR="001B1A4B">
        <w:t xml:space="preserve">Table </w:t>
      </w:r>
      <w:r w:rsidR="001B1A4B">
        <w:rPr>
          <w:noProof/>
        </w:rPr>
        <w:t>3</w:t>
      </w:r>
      <w:r w:rsidR="00C43758">
        <w:fldChar w:fldCharType="end"/>
      </w:r>
      <w:r w:rsidR="00C43758">
        <w:t xml:space="preserve">. </w:t>
      </w:r>
      <w:r w:rsidR="00873674">
        <w:t>When the name of a skip in the dump logs matches several in the list of skips, the average distance of the skips matching this name is used. Additionally, when the name is missing, the average of all other dump arrival event distances is used. This biases the distance closer to the skips that are emptied more often.</w:t>
      </w:r>
      <w:r w:rsidR="00832311">
        <w:t xml:space="preserve"> </w:t>
      </w:r>
      <w:r w:rsidR="00602C16">
        <w:t>One crew is assumed to be employed for each of the 2 trucks operating</w:t>
      </w:r>
      <w:r w:rsidR="00832311">
        <w:t xml:space="preserve">. </w:t>
      </w:r>
      <w:r w:rsidR="00AC4A09">
        <w:t>F</w:t>
      </w:r>
      <w:r w:rsidR="0065292F">
        <w:t>inally, f</w:t>
      </w:r>
      <w:r w:rsidR="00AC4A09">
        <w:t xml:space="preserve">or each day </w:t>
      </w:r>
      <w:r w:rsidR="00602C16">
        <w:t xml:space="preserve">in during which </w:t>
      </w:r>
      <w:r w:rsidR="00AC4A09">
        <w:t>a</w:t>
      </w:r>
      <w:r w:rsidR="0065292F">
        <w:t>t least one</w:t>
      </w:r>
      <w:r w:rsidR="00AC4A09">
        <w:t xml:space="preserve"> skip arrives at the dump,</w:t>
      </w:r>
      <w:r w:rsidR="0065292F">
        <w:t xml:space="preserve"> the cost of travelling from the depot to the dump and from the dump to the depot multiplied by 2 (the number of vehicles) is added</w:t>
      </w:r>
      <w:r w:rsidR="002B33A2">
        <w:t xml:space="preserve">. </w:t>
      </w:r>
      <w:r w:rsidR="0065292F">
        <w:t>Following this estimation, the</w:t>
      </w:r>
      <w:r w:rsidR="00832311">
        <w:t xml:space="preserve"> average weekly cost of the service is MWK0.</w:t>
      </w:r>
      <w:r w:rsidR="001C426B" w:rsidRPr="001C426B">
        <w:t>422514</w:t>
      </w:r>
      <w:r w:rsidR="00832311">
        <w:t xml:space="preserve"> Mio</w:t>
      </w:r>
      <w:r w:rsidR="00F4137C">
        <w:t>. including MWK0.0</w:t>
      </w:r>
      <w:r w:rsidR="00F4137C" w:rsidRPr="00F4137C">
        <w:t>756</w:t>
      </w:r>
      <w:r w:rsidR="00F4137C">
        <w:t xml:space="preserve"> Mio. </w:t>
      </w:r>
      <w:r w:rsidR="00D34080">
        <w:t>in labour costs.</w:t>
      </w:r>
      <w:r w:rsidR="0065292F">
        <w:t xml:space="preserve"> This average excludes the 4 weeks where the service is not operating at all. </w:t>
      </w:r>
      <w:r w:rsidR="00DB795D">
        <w:t xml:space="preserve"> This </w:t>
      </w:r>
      <w:r w:rsidR="0022397B">
        <w:t xml:space="preserve">operation also results in an average of 53% of days where the 6 inorganic skips in </w:t>
      </w:r>
      <w:r w:rsidR="0022397B">
        <w:fldChar w:fldCharType="begin"/>
      </w:r>
      <w:r w:rsidR="0022397B">
        <w:instrText xml:space="preserve"> REF _Ref117093632 \h </w:instrText>
      </w:r>
      <w:r w:rsidR="0022397B">
        <w:fldChar w:fldCharType="separate"/>
      </w:r>
      <w:r w:rsidR="001B1A4B">
        <w:t xml:space="preserve">Table </w:t>
      </w:r>
      <w:r w:rsidR="001B1A4B">
        <w:rPr>
          <w:noProof/>
        </w:rPr>
        <w:t>1</w:t>
      </w:r>
      <w:r w:rsidR="0022397B">
        <w:fldChar w:fldCharType="end"/>
      </w:r>
      <w:r w:rsidR="0022397B">
        <w:t xml:space="preserve"> are overflowing.</w:t>
      </w:r>
      <w:r w:rsidR="007344C6">
        <w:t xml:space="preserve"> This is 70% lower than the </w:t>
      </w:r>
      <w:r w:rsidR="007344C6">
        <w:t>MWK1.391Mio</w:t>
      </w:r>
      <w:r w:rsidR="007344C6">
        <w:t xml:space="preserve"> </w:t>
      </w:r>
      <w:r w:rsidR="007344C6">
        <w:t>correspond</w:t>
      </w:r>
      <w:r w:rsidR="007344C6">
        <w:t>ing</w:t>
      </w:r>
      <w:r w:rsidR="007344C6">
        <w:t xml:space="preserve"> to the case with 3 vehicles, 5 additional skips and a maximum of 1 additional skip at each existing location</w:t>
      </w:r>
      <w:r w:rsidR="007344C6">
        <w:t>.</w:t>
      </w:r>
    </w:p>
    <w:p w14:paraId="3D9A946D" w14:textId="3E3BC3DD" w:rsidR="00FC1008" w:rsidRPr="00FC1008" w:rsidRDefault="00FC1008" w:rsidP="00FC1008"/>
    <w:p w14:paraId="6510C10F" w14:textId="7B4626F0" w:rsidR="008167B2" w:rsidRDefault="00602C16" w:rsidP="008167B2">
      <w:pPr>
        <w:pStyle w:val="Heading3"/>
      </w:pPr>
      <w:bookmarkStart w:id="64" w:name="_Toc121522860"/>
      <w:r>
        <w:lastRenderedPageBreak/>
        <w:t>E</w:t>
      </w:r>
      <w:r w:rsidR="00CD0DA2">
        <w:t>stimate</w:t>
      </w:r>
      <w:r>
        <w:t>d</w:t>
      </w:r>
      <w:r w:rsidR="00CD0DA2">
        <w:t xml:space="preserve"> p</w:t>
      </w:r>
      <w:r w:rsidR="008167B2">
        <w:t>otential of</w:t>
      </w:r>
      <w:r w:rsidR="00D70022">
        <w:t xml:space="preserve"> organic waste separation</w:t>
      </w:r>
      <w:bookmarkEnd w:id="64"/>
    </w:p>
    <w:p w14:paraId="23E7EEC7" w14:textId="205062C8" w:rsidR="00420F60" w:rsidRDefault="00B24D35" w:rsidP="0024311B">
      <w:r>
        <w:t>To evaluate the potential of separating composting</w:t>
      </w:r>
      <w:r w:rsidR="00185ACF">
        <w:t xml:space="preserve">, some modifications are made to </w:t>
      </w:r>
      <w:r w:rsidR="00531982">
        <w:t>problem in order to</w:t>
      </w:r>
      <w:r w:rsidR="00185ACF">
        <w:t xml:space="preserve"> </w:t>
      </w:r>
      <w:r w:rsidR="00CF49C5">
        <w:t xml:space="preserve">approximate the cost difference. </w:t>
      </w:r>
      <w:r w:rsidR="002D68DD">
        <w:t>No two skips in the dataset are at a distance of less than 2</w:t>
      </w:r>
      <w:r w:rsidR="001B2D10">
        <w:t>4</w:t>
      </w:r>
      <w:r w:rsidR="002D68DD">
        <w:t>0 meters</w:t>
      </w:r>
      <w:r w:rsidR="001B2D10">
        <w:t>. This</w:t>
      </w:r>
      <w:r w:rsidR="002D68DD">
        <w:t xml:space="preserve"> excludes </w:t>
      </w:r>
      <w:r w:rsidR="001B2D10">
        <w:t xml:space="preserve">partitioning the current skips </w:t>
      </w:r>
      <w:r w:rsidR="00A53B93">
        <w:t xml:space="preserve">into </w:t>
      </w:r>
      <w:r w:rsidR="000558F5">
        <w:t>organic and non-organic skips,</w:t>
      </w:r>
      <w:r w:rsidR="00AA2496">
        <w:t xml:space="preserve"> since this would lead to a deterioration in the service to current users of the sk</w:t>
      </w:r>
      <w:r w:rsidR="00E00334">
        <w:t>ips. The users would either not travel the further distance to throw the specific waste into the correct ski</w:t>
      </w:r>
      <w:r w:rsidR="00DC3FD3">
        <w:t>p,</w:t>
      </w:r>
      <w:r w:rsidR="002C6419">
        <w:t xml:space="preserve"> according to</w:t>
      </w:r>
      <w:r w:rsidR="00AB48CA">
        <w:t xml:space="preserve"> Coffee and Coad </w:t>
      </w:r>
      <w:r w:rsidR="00AB48CA">
        <w:fldChar w:fldCharType="begin"/>
      </w:r>
      <w:r w:rsidR="00AB48CA">
        <w:instrText xml:space="preserve"> ADDIN ZOTERO_ITEM CSL_CITATION {"citationID":"cQ1FONej","properties":{"formattedCitation":"(2010)","plainCitation":"(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label":"page","suppress-author":true}],"schema":"https://github.com/citation-style-language/schema/raw/master/csl-citation.json"} </w:instrText>
      </w:r>
      <w:r w:rsidR="00AB48CA">
        <w:fldChar w:fldCharType="separate"/>
      </w:r>
      <w:r w:rsidR="00B5577A" w:rsidRPr="00B5577A">
        <w:rPr>
          <w:rFonts w:cs="Times"/>
        </w:rPr>
        <w:t>(2010)</w:t>
      </w:r>
      <w:r w:rsidR="00AB48CA">
        <w:fldChar w:fldCharType="end"/>
      </w:r>
      <w:r w:rsidR="00330B41">
        <w:t>. Alternatively, people</w:t>
      </w:r>
      <w:r w:rsidR="00E00334">
        <w:t xml:space="preserve"> would throw inappropriate waste into the organic or inorganic skips</w:t>
      </w:r>
      <w:r w:rsidR="002C6419">
        <w:t xml:space="preserve">. </w:t>
      </w:r>
      <w:r w:rsidR="00330B41">
        <w:t xml:space="preserve"> </w:t>
      </w:r>
    </w:p>
    <w:p w14:paraId="29B7ADCA" w14:textId="12801DE4" w:rsidR="008750E8" w:rsidRDefault="00420F60" w:rsidP="0024311B">
      <w:r>
        <w:t xml:space="preserve">Waste separation </w:t>
      </w:r>
      <w:r w:rsidR="00580D74">
        <w:t>is therefore only possible with the</w:t>
      </w:r>
      <w:r w:rsidR="00BF57EE">
        <w:t xml:space="preserve"> considerable</w:t>
      </w:r>
      <w:r w:rsidR="00580D74">
        <w:t xml:space="preserve"> expansion of the system.</w:t>
      </w:r>
      <w:r w:rsidR="0032766E">
        <w:t xml:space="preserve"> </w:t>
      </w:r>
      <w:r w:rsidR="00B10186">
        <w:t xml:space="preserve">A useful case is one in which one skip has been added to each current skip location. </w:t>
      </w:r>
      <w:r w:rsidR="00E1349D">
        <w:t>In this case, the waste collection has doubled</w:t>
      </w:r>
      <w:r w:rsidR="00BA4005">
        <w:t>,</w:t>
      </w:r>
      <w:r w:rsidR="00E1349D">
        <w:t xml:space="preserve"> and though organic waste </w:t>
      </w:r>
      <w:r w:rsidR="00AA303A">
        <w:t xml:space="preserve">represents 60-80% of total waste, </w:t>
      </w:r>
      <w:r w:rsidR="007A0534">
        <w:t xml:space="preserve">its higher density </w:t>
      </w:r>
      <w:r w:rsidR="007D331C">
        <w:t>and imperfect</w:t>
      </w:r>
      <w:r w:rsidR="00BA4005">
        <w:t xml:space="preserve"> sorting let us assume that the filling rates of the added skips is identical to the skips they complement. </w:t>
      </w:r>
      <w:r w:rsidR="00BD10AC">
        <w:t xml:space="preserve">Finally, because the period time utilization is above 95% in all the studied cases, </w:t>
      </w:r>
      <w:r w:rsidR="002D5EF5">
        <w:t xml:space="preserve">it is assumed that the organic and inorganic optimal collection schedules can be </w:t>
      </w:r>
      <w:r w:rsidR="00E108F8">
        <w:t>considered separately.</w:t>
      </w:r>
      <w:r w:rsidR="004E7E6A">
        <w:t xml:space="preserve"> </w:t>
      </w:r>
      <w:r w:rsidR="00347423">
        <w:t xml:space="preserve">The inorganic </w:t>
      </w:r>
      <w:r w:rsidR="00D34AC8">
        <w:t xml:space="preserve">waste </w:t>
      </w:r>
      <w:r w:rsidR="00347423">
        <w:t>schedule corresponds to the case with 3 vehicles</w:t>
      </w:r>
      <w:r w:rsidR="00B50753">
        <w:t xml:space="preserve">, </w:t>
      </w:r>
      <w:r w:rsidR="00347423">
        <w:t>5 additional skips</w:t>
      </w:r>
      <w:r w:rsidR="00B50753">
        <w:t xml:space="preserve"> and a maximum of 1 additional skip at each </w:t>
      </w:r>
      <w:r w:rsidR="00EB0676">
        <w:t>existing</w:t>
      </w:r>
      <w:r w:rsidR="00486BD6">
        <w:t xml:space="preserve"> location</w:t>
      </w:r>
      <w:r w:rsidR="004F1699">
        <w:t>, at a cost of MWK1.391Mio.</w:t>
      </w:r>
    </w:p>
    <w:p w14:paraId="62AEB726" w14:textId="1BFC46A0" w:rsidR="00420F60" w:rsidRDefault="00D34AC8" w:rsidP="008750E8">
      <w:r>
        <w:t xml:space="preserve">The organic waste schedule is optimized with the distances and travel times to and from the dump replaced with the </w:t>
      </w:r>
      <w:r w:rsidR="00E1372A">
        <w:t xml:space="preserve">distances related to </w:t>
      </w:r>
      <w:r>
        <w:t xml:space="preserve">composting facility. </w:t>
      </w:r>
      <w:r w:rsidR="00E1372A">
        <w:t xml:space="preserve">In this case, </w:t>
      </w:r>
      <w:r w:rsidR="008750E8">
        <w:t>3 vehicles are needed to make the problem feasible, in addition to 4 additional skips. The weekly costs is MWK</w:t>
      </w:r>
      <w:r w:rsidR="008750E8" w:rsidRPr="008750E8">
        <w:t>1</w:t>
      </w:r>
      <w:r w:rsidR="008750E8">
        <w:t>.</w:t>
      </w:r>
      <w:r w:rsidR="008750E8" w:rsidRPr="008750E8">
        <w:t>298</w:t>
      </w:r>
      <w:r w:rsidR="008750E8">
        <w:t xml:space="preserve">Mio. </w:t>
      </w:r>
    </w:p>
    <w:p w14:paraId="382E299D" w14:textId="0D74EBDF" w:rsidR="004F1699" w:rsidRDefault="004F1699" w:rsidP="008750E8">
      <w:r>
        <w:t>The sorted weekly costs is therefore MWK</w:t>
      </w:r>
      <w:r w:rsidRPr="004F1699">
        <w:t>2</w:t>
      </w:r>
      <w:r>
        <w:t>.</w:t>
      </w:r>
      <w:r w:rsidRPr="004F1699">
        <w:t>689</w:t>
      </w:r>
      <w:r>
        <w:t>Mio.</w:t>
      </w:r>
    </w:p>
    <w:p w14:paraId="38D38896" w14:textId="59898D85" w:rsidR="008750E8" w:rsidRDefault="004F1699" w:rsidP="008750E8">
      <w:r>
        <w:t>The case where there is no sorting is simply the inorganic waste schedule doubled, resulting in weekly costs of MWK</w:t>
      </w:r>
      <w:r w:rsidRPr="004F1699">
        <w:t>2.782</w:t>
      </w:r>
      <w:r>
        <w:t>Mio.</w:t>
      </w:r>
    </w:p>
    <w:p w14:paraId="73E3A0D9" w14:textId="26479A82" w:rsidR="00A749F0" w:rsidRDefault="00602C16" w:rsidP="008750E8">
      <w:r>
        <w:t>S</w:t>
      </w:r>
      <w:r w:rsidR="004F1699">
        <w:t>orting</w:t>
      </w:r>
      <w:r>
        <w:t xml:space="preserve"> therefore</w:t>
      </w:r>
      <w:r w:rsidR="004F1699">
        <w:t xml:space="preserve"> results in a 3.84% decrease in costs, and 1 less skip needed to operate. It must be underlined that this assessment is constructed on several layers of assumptions, and that more accurate measures of distances, costs of travel, time of travel, organisational structure</w:t>
      </w:r>
      <w:r w:rsidR="00A749F0">
        <w:t xml:space="preserve"> would be needed to plan accurately. </w:t>
      </w:r>
    </w:p>
    <w:p w14:paraId="2F122F01" w14:textId="2C093B80" w:rsidR="00F457B9" w:rsidRDefault="00602C16" w:rsidP="00ED6D30">
      <w:pPr>
        <w:pStyle w:val="Heading1"/>
      </w:pPr>
      <w:bookmarkStart w:id="65" w:name="_Toc121522861"/>
      <w:r>
        <w:t>Discussion</w:t>
      </w:r>
      <w:bookmarkEnd w:id="65"/>
    </w:p>
    <w:p w14:paraId="03DFEE6D" w14:textId="793C595D" w:rsidR="00077294" w:rsidRDefault="00073364" w:rsidP="00077294">
      <w:pPr>
        <w:pStyle w:val="Heading2"/>
      </w:pPr>
      <w:bookmarkStart w:id="66" w:name="_Toc121522862"/>
      <w:r>
        <w:t>Capital</w:t>
      </w:r>
      <w:r w:rsidR="00BB01B6">
        <w:t xml:space="preserve"> expenditure</w:t>
      </w:r>
      <w:bookmarkEnd w:id="66"/>
    </w:p>
    <w:p w14:paraId="1B3D4A03" w14:textId="35EEAC03" w:rsidR="00602C16" w:rsidRPr="00602C16" w:rsidRDefault="00CD3C58" w:rsidP="00602C16">
      <w:r>
        <w:t>From the preliminary analysis and optimization, it is clear that the solid waste management service needs additional capital</w:t>
      </w:r>
      <w:r w:rsidR="00ED124F">
        <w:t xml:space="preserve"> to operated correctly. This includes at least </w:t>
      </w:r>
      <w:r w:rsidR="00CF5AC3">
        <w:t>1</w:t>
      </w:r>
      <w:r w:rsidR="00ED124F">
        <w:t xml:space="preserve"> additional truck, and 7 skips</w:t>
      </w:r>
      <w:r w:rsidR="00CF5AC3">
        <w:t xml:space="preserve"> (3 to be used by the 3 trucks and to be parked at the depot and 4 to be added at the current skip locations)</w:t>
      </w:r>
      <w:r w:rsidR="00ED124F">
        <w:t xml:space="preserve">. While the skips may have a marginal impact on operation costs, the trucks </w:t>
      </w:r>
      <w:r w:rsidR="00CF5AC3">
        <w:t>only have an impact on the</w:t>
      </w:r>
      <w:r w:rsidR="00ED124F">
        <w:t xml:space="preserve"> feasibility of</w:t>
      </w:r>
      <w:r w:rsidR="007A2F2E">
        <w:t xml:space="preserve"> operating the system without overflowing</w:t>
      </w:r>
      <w:r w:rsidR="00CF5AC3">
        <w:t xml:space="preserve">. Some changes in operation may </w:t>
      </w:r>
      <w:r w:rsidR="00CF5AC3">
        <w:lastRenderedPageBreak/>
        <w:t xml:space="preserve">decrease the need for additional skips, but their viability has yet to be explored. This includes “borrowing” some skips from locations with several skips to be used during collection rounds, servicing some skips on Sunday. Introducing organic waste separation may lower the need for capital </w:t>
      </w:r>
      <w:r w:rsidR="00060F80">
        <w:t xml:space="preserve">with the expansion of the system, but not in its immediate state. </w:t>
      </w:r>
    </w:p>
    <w:p w14:paraId="575E7DC6" w14:textId="3FD7B2D5" w:rsidR="002C1FA5" w:rsidRDefault="00073364" w:rsidP="00ED6D30">
      <w:pPr>
        <w:pStyle w:val="Heading2"/>
      </w:pPr>
      <w:bookmarkStart w:id="67" w:name="_Toc121522863"/>
      <w:r>
        <w:t>Operation</w:t>
      </w:r>
      <w:bookmarkEnd w:id="67"/>
    </w:p>
    <w:p w14:paraId="483874F2" w14:textId="00E4C605" w:rsidR="00060F80" w:rsidRPr="00060F80" w:rsidRDefault="00060F80" w:rsidP="00060F80">
      <w:r>
        <w:t>Current operation based on the arrivals at Mzedi dump indicate a similar number of deliveries on each day, except Sunday. The optimized operation, however, shows that in order to prevent overflowing,</w:t>
      </w:r>
      <w:r w:rsidR="001818E6">
        <w:t xml:space="preserve"> there needs to be more skip servicing on Monday and Saturday, to empty the skips that </w:t>
      </w:r>
      <w:r w:rsidR="00EB56DE">
        <w:t xml:space="preserve">fill fast over Sunday. </w:t>
      </w:r>
      <w:r w:rsidR="007344C6">
        <w:t xml:space="preserve">The operation costs with no overflowing is shown to be considerably higher than the cost of </w:t>
      </w:r>
      <w:r w:rsidR="00134653">
        <w:t xml:space="preserve">current operation. </w:t>
      </w:r>
      <w:r w:rsidR="00075C37">
        <w:t xml:space="preserve">Not to be underestimated is the fuel shortage, which adds an additional constraint on </w:t>
      </w:r>
      <w:r w:rsidR="00D36508">
        <w:t>distance travelled every week</w:t>
      </w:r>
      <w:r w:rsidR="00075C37">
        <w:t xml:space="preserve">. </w:t>
      </w:r>
    </w:p>
    <w:p w14:paraId="3485C7CA" w14:textId="5044C137" w:rsidR="002C1FA5" w:rsidRDefault="00986D0E" w:rsidP="00ED6D30">
      <w:pPr>
        <w:pStyle w:val="Heading1"/>
      </w:pPr>
      <w:bookmarkStart w:id="68" w:name="_Toc121522864"/>
      <w:r>
        <w:t>Outlook</w:t>
      </w:r>
      <w:bookmarkEnd w:id="68"/>
    </w:p>
    <w:p w14:paraId="1C62A665" w14:textId="455804EE" w:rsidR="0054606E" w:rsidRDefault="004A0B13" w:rsidP="00396038">
      <w:pPr>
        <w:pStyle w:val="Heading2"/>
      </w:pPr>
      <w:bookmarkStart w:id="69" w:name="_Toc121522865"/>
      <w:r>
        <w:t>Implementation</w:t>
      </w:r>
      <w:bookmarkEnd w:id="69"/>
    </w:p>
    <w:p w14:paraId="69D0B3F0" w14:textId="45D8D453" w:rsidR="00396038" w:rsidRDefault="00B63ECA" w:rsidP="004D42E7">
      <w:r>
        <w:t>Implementing a schedule optimization tool</w:t>
      </w:r>
      <w:r w:rsidR="00D5513E">
        <w:t xml:space="preserve"> would demand a more in depth analysis of stakeholders, costs, operation parameters, and other constraints (e.g. fuel due to shortage). </w:t>
      </w:r>
      <w:r w:rsidR="00396038">
        <w:t>This would allow to set an optim</w:t>
      </w:r>
      <w:r w:rsidR="00AD56C7">
        <w:t xml:space="preserve">ized strategy to improve the </w:t>
      </w:r>
      <w:r w:rsidR="00EB1EF4">
        <w:t>level of service in the long-term, including the benefits of purchasing certain equipment</w:t>
      </w:r>
      <w:r w:rsidR="00D82331">
        <w:t>.</w:t>
      </w:r>
    </w:p>
    <w:p w14:paraId="7D0C0738" w14:textId="5BD97C92" w:rsidR="004D42E7" w:rsidRDefault="00D5513E" w:rsidP="004D42E7">
      <w:r>
        <w:t xml:space="preserve">Considering </w:t>
      </w:r>
      <w:r w:rsidR="00CC2C8C">
        <w:t xml:space="preserve">the current equipment capital and operation could not service the skips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r w:rsidR="000F4CB3">
        <w:t xml:space="preserve">These would ideally take the form of more or less systematic decision rules that can be implemented in </w:t>
      </w:r>
      <w:r w:rsidR="007847B6">
        <w:t>spreadsheet.</w:t>
      </w:r>
    </w:p>
    <w:p w14:paraId="418CE766" w14:textId="1C38E06F" w:rsidR="00D82331" w:rsidRDefault="008B5627" w:rsidP="004D42E7">
      <w:r>
        <w:t xml:space="preserve">Planning a sufficient and efficient service would require information about the system. This could be provided by a data collection campaign. Operating this service it will require </w:t>
      </w:r>
      <w:r w:rsidR="00E66DB3">
        <w:t xml:space="preserve">a set information flow and </w:t>
      </w:r>
      <w:r>
        <w:t xml:space="preserve">monitoring </w:t>
      </w:r>
      <w:r w:rsidR="00E66DB3">
        <w:t>strategy t</w:t>
      </w:r>
      <w:r>
        <w:t xml:space="preserve">o adapt around uncertainties. </w:t>
      </w:r>
    </w:p>
    <w:p w14:paraId="620B02C5" w14:textId="4D06D545" w:rsidR="00EC19C9" w:rsidRDefault="00EC19C9" w:rsidP="00EC19C9">
      <w:pPr>
        <w:pStyle w:val="Heading3"/>
      </w:pPr>
      <w:bookmarkStart w:id="70" w:name="_Toc121522866"/>
      <w:r>
        <w:t>Data collection</w:t>
      </w:r>
      <w:bookmarkEnd w:id="70"/>
    </w:p>
    <w:p w14:paraId="1A3094D5" w14:textId="730ECCEF" w:rsidR="00E66DB3" w:rsidRDefault="00E66DB3" w:rsidP="00E66DB3">
      <w:r>
        <w:t xml:space="preserve">Useful data includes more complete skip-level </w:t>
      </w:r>
      <w:r w:rsidR="0019787A">
        <w:t xml:space="preserve">time </w:t>
      </w:r>
      <w:r>
        <w:t xml:space="preserve">data. It would use a more robust scale, based on more objective measurements. Measurements would also be taken at least twice a day, to observe </w:t>
      </w:r>
      <w:r w:rsidR="0019787A">
        <w:t>progressions of waste levels</w:t>
      </w:r>
      <w:r w:rsidR="00ED283B">
        <w:t>, and a more representative set of skips would be selected</w:t>
      </w:r>
      <w:r w:rsidR="0019787A">
        <w:t xml:space="preserve">. It would also be useful to </w:t>
      </w:r>
      <w:r w:rsidR="00ED283B">
        <w:t xml:space="preserve">categorize skips, based on location context (i.e. market, road-side, hospital, etc.), type of waste, difficulty of access. </w:t>
      </w:r>
    </w:p>
    <w:p w14:paraId="19D8F160" w14:textId="3025C64F" w:rsidR="00ED283B" w:rsidRDefault="00ED283B" w:rsidP="00E66DB3">
      <w:r>
        <w:t>This more complete skip-level data could be used alongside the dump arrival data to estimate overfilling, underfilling and costs.</w:t>
      </w:r>
    </w:p>
    <w:p w14:paraId="343589EF" w14:textId="432792A3" w:rsidR="00ED283B" w:rsidRDefault="00ED283B" w:rsidP="00E66DB3">
      <w:r>
        <w:lastRenderedPageBreak/>
        <w:t xml:space="preserve">Adding GPS trackers to trucks would be useful in estimating current operation, as well as in informing the optimization model on travel times, actual distances, time delays at the dump and at each skips etc. This is especially feasible with a small number of trucks. </w:t>
      </w:r>
    </w:p>
    <w:p w14:paraId="601D91A1" w14:textId="010DF47E" w:rsidR="00ED283B" w:rsidRPr="00E66DB3" w:rsidRDefault="00ED283B" w:rsidP="00E66DB3">
      <w:r>
        <w:t xml:space="preserve">Qualitative and quantitative surveys could be used to get the impressions of customers and workers on the operation of the service and ideas on how it could run better. </w:t>
      </w:r>
    </w:p>
    <w:p w14:paraId="47D4D8F3" w14:textId="33EC66D7" w:rsidR="00EC19C9" w:rsidRDefault="00EC19C9" w:rsidP="00EC19C9">
      <w:pPr>
        <w:pStyle w:val="Heading3"/>
      </w:pPr>
      <w:bookmarkStart w:id="71" w:name="_Toc121522867"/>
      <w:r>
        <w:t>Information flow</w:t>
      </w:r>
      <w:r w:rsidR="009507F8">
        <w:t>/monitoring</w:t>
      </w:r>
      <w:bookmarkEnd w:id="71"/>
    </w:p>
    <w:p w14:paraId="0F321E4D" w14:textId="6429BE2B" w:rsidR="00ED283B" w:rsidRDefault="00ED283B" w:rsidP="00ED283B">
      <w:r>
        <w:t>Monitoring helps reduced the uncertainty in the operation of the service. It needs to be set within an information flow framework, which includes regular monitoring, reporting of full skips, records keeping</w:t>
      </w:r>
      <w:r w:rsidR="007344C6">
        <w:t xml:space="preserve"> and specific actions to be decided based on the information. </w:t>
      </w:r>
    </w:p>
    <w:p w14:paraId="30715B47" w14:textId="50D4B047" w:rsidR="008A4AE8" w:rsidRDefault="008A4AE8" w:rsidP="008A4AE8">
      <w:pPr>
        <w:pStyle w:val="Heading1"/>
      </w:pPr>
      <w:bookmarkStart w:id="72" w:name="_Toc121522868"/>
      <w:r>
        <w:t>Conclusion</w:t>
      </w:r>
      <w:bookmarkEnd w:id="72"/>
    </w:p>
    <w:p w14:paraId="0A7B8025" w14:textId="3DFC61E3" w:rsidR="00292B21" w:rsidRPr="00292B21" w:rsidRDefault="009C478D" w:rsidP="00292B21">
      <w:r>
        <w:t>This works presents a proposed optimization formulation for the scheduling of skip servicing</w:t>
      </w:r>
      <w:r w:rsidR="0004054C">
        <w:t xml:space="preserve"> in Blantyre, Malawi. </w:t>
      </w:r>
      <w:r w:rsidR="004726AE">
        <w:t xml:space="preserve">This problem included elements of planning, such as adding certain equipment. Costs are estimated for several operational scenarios. Adding equipment results in some cost savings. However, in large parts, decisions should be made around the feasibility to operate the service without overflowing of the skips. A number of possible strategies are proposed to reduce the amount of equipment to be added. </w:t>
      </w:r>
    </w:p>
    <w:p w14:paraId="04E0A067" w14:textId="1DFD2F30" w:rsidR="00A01443" w:rsidRDefault="00A96E4C" w:rsidP="00ED6D30">
      <w:pPr>
        <w:pStyle w:val="Heading1"/>
      </w:pPr>
      <w:bookmarkStart w:id="73" w:name="_Toc121522869"/>
      <w:r>
        <w:t>References</w:t>
      </w:r>
      <w:bookmarkEnd w:id="73"/>
    </w:p>
    <w:p w14:paraId="3AD6EF8B" w14:textId="77777777" w:rsidR="001B1A4B" w:rsidRPr="001B1A4B" w:rsidRDefault="00186E0C" w:rsidP="001B1A4B">
      <w:pPr>
        <w:pStyle w:val="Bibliography"/>
        <w:rPr>
          <w:rFonts w:ascii="Times New Roman" w:hAnsi="Times New Roman" w:cs="Times New Roman"/>
          <w:sz w:val="24"/>
        </w:rPr>
      </w:pPr>
      <w:r>
        <w:fldChar w:fldCharType="begin"/>
      </w:r>
      <w:r w:rsidR="00436D26">
        <w:instrText xml:space="preserve"> ADDIN ZOTERO_BIBL {"uncited":[],"omitted":[],"custom":[]} CSL_BIBLIOGRAPHY </w:instrText>
      </w:r>
      <w:r>
        <w:fldChar w:fldCharType="separate"/>
      </w:r>
      <w:r w:rsidR="001B1A4B" w:rsidRPr="001B1A4B">
        <w:rPr>
          <w:rFonts w:ascii="Times New Roman" w:hAnsi="Times New Roman" w:cs="Times New Roman"/>
          <w:sz w:val="24"/>
        </w:rPr>
        <w:t xml:space="preserve">Baptista, S., Oliveira, R. C., &amp; </w:t>
      </w:r>
      <w:proofErr w:type="spellStart"/>
      <w:r w:rsidR="001B1A4B" w:rsidRPr="001B1A4B">
        <w:rPr>
          <w:rFonts w:ascii="Times New Roman" w:hAnsi="Times New Roman" w:cs="Times New Roman"/>
          <w:sz w:val="24"/>
        </w:rPr>
        <w:t>Zúquete</w:t>
      </w:r>
      <w:proofErr w:type="spellEnd"/>
      <w:r w:rsidR="001B1A4B" w:rsidRPr="001B1A4B">
        <w:rPr>
          <w:rFonts w:ascii="Times New Roman" w:hAnsi="Times New Roman" w:cs="Times New Roman"/>
          <w:sz w:val="24"/>
        </w:rPr>
        <w:t xml:space="preserve">, E. (2002). A period vehicle routing case study. </w:t>
      </w:r>
      <w:r w:rsidR="001B1A4B" w:rsidRPr="001B1A4B">
        <w:rPr>
          <w:rFonts w:ascii="Times New Roman" w:hAnsi="Times New Roman" w:cs="Times New Roman"/>
          <w:i/>
          <w:iCs/>
          <w:sz w:val="24"/>
        </w:rPr>
        <w:t>European Journal of Operational Research</w:t>
      </w:r>
      <w:r w:rsidR="001B1A4B" w:rsidRPr="001B1A4B">
        <w:rPr>
          <w:rFonts w:ascii="Times New Roman" w:hAnsi="Times New Roman" w:cs="Times New Roman"/>
          <w:sz w:val="24"/>
        </w:rPr>
        <w:t xml:space="preserve">, </w:t>
      </w:r>
      <w:r w:rsidR="001B1A4B" w:rsidRPr="001B1A4B">
        <w:rPr>
          <w:rFonts w:ascii="Times New Roman" w:hAnsi="Times New Roman" w:cs="Times New Roman"/>
          <w:i/>
          <w:iCs/>
          <w:sz w:val="24"/>
        </w:rPr>
        <w:t>139</w:t>
      </w:r>
      <w:r w:rsidR="001B1A4B" w:rsidRPr="001B1A4B">
        <w:rPr>
          <w:rFonts w:ascii="Times New Roman" w:hAnsi="Times New Roman" w:cs="Times New Roman"/>
          <w:sz w:val="24"/>
        </w:rPr>
        <w:t>(2), 220–229. https://doi.org/10.1016/S0377-2217(01)00363-0</w:t>
      </w:r>
    </w:p>
    <w:p w14:paraId="62B07A4A" w14:textId="77777777" w:rsidR="001B1A4B" w:rsidRPr="001B1A4B" w:rsidRDefault="001B1A4B" w:rsidP="001B1A4B">
      <w:pPr>
        <w:pStyle w:val="Bibliography"/>
        <w:rPr>
          <w:rFonts w:ascii="Times New Roman" w:hAnsi="Times New Roman" w:cs="Times New Roman"/>
          <w:sz w:val="24"/>
        </w:rPr>
      </w:pPr>
      <w:r w:rsidRPr="001B1A4B">
        <w:rPr>
          <w:rFonts w:ascii="Times New Roman" w:hAnsi="Times New Roman" w:cs="Times New Roman"/>
          <w:sz w:val="24"/>
        </w:rPr>
        <w:t xml:space="preserve">CEPA. (2019). </w:t>
      </w:r>
      <w:r w:rsidRPr="001B1A4B">
        <w:rPr>
          <w:rFonts w:ascii="Times New Roman" w:hAnsi="Times New Roman" w:cs="Times New Roman"/>
          <w:i/>
          <w:iCs/>
          <w:sz w:val="24"/>
        </w:rPr>
        <w:t>NATIONAL WASTE MANAGEMENT STRATEGY</w:t>
      </w:r>
      <w:r w:rsidRPr="001B1A4B">
        <w:rPr>
          <w:rFonts w:ascii="Times New Roman" w:hAnsi="Times New Roman" w:cs="Times New Roman"/>
          <w:sz w:val="24"/>
        </w:rPr>
        <w:t>. MALAWI GOVERNMENT.</w:t>
      </w:r>
    </w:p>
    <w:p w14:paraId="27505E13" w14:textId="77777777" w:rsidR="001B1A4B" w:rsidRPr="001B1A4B" w:rsidRDefault="001B1A4B" w:rsidP="001B1A4B">
      <w:pPr>
        <w:pStyle w:val="Bibliography"/>
        <w:rPr>
          <w:rFonts w:ascii="Times New Roman" w:hAnsi="Times New Roman" w:cs="Times New Roman"/>
          <w:sz w:val="24"/>
        </w:rPr>
      </w:pPr>
      <w:proofErr w:type="spellStart"/>
      <w:r w:rsidRPr="001B1A4B">
        <w:rPr>
          <w:rFonts w:ascii="Times New Roman" w:hAnsi="Times New Roman" w:cs="Times New Roman"/>
          <w:sz w:val="24"/>
        </w:rPr>
        <w:t>Coene</w:t>
      </w:r>
      <w:proofErr w:type="spellEnd"/>
      <w:r w:rsidRPr="001B1A4B">
        <w:rPr>
          <w:rFonts w:ascii="Times New Roman" w:hAnsi="Times New Roman" w:cs="Times New Roman"/>
          <w:sz w:val="24"/>
        </w:rPr>
        <w:t xml:space="preserve">, S., </w:t>
      </w:r>
      <w:proofErr w:type="spellStart"/>
      <w:r w:rsidRPr="001B1A4B">
        <w:rPr>
          <w:rFonts w:ascii="Times New Roman" w:hAnsi="Times New Roman" w:cs="Times New Roman"/>
          <w:sz w:val="24"/>
        </w:rPr>
        <w:t>Arnout</w:t>
      </w:r>
      <w:proofErr w:type="spellEnd"/>
      <w:r w:rsidRPr="001B1A4B">
        <w:rPr>
          <w:rFonts w:ascii="Times New Roman" w:hAnsi="Times New Roman" w:cs="Times New Roman"/>
          <w:sz w:val="24"/>
        </w:rPr>
        <w:t xml:space="preserve">, A., &amp; </w:t>
      </w:r>
      <w:proofErr w:type="spellStart"/>
      <w:r w:rsidRPr="001B1A4B">
        <w:rPr>
          <w:rFonts w:ascii="Times New Roman" w:hAnsi="Times New Roman" w:cs="Times New Roman"/>
          <w:sz w:val="24"/>
        </w:rPr>
        <w:t>Spieksma</w:t>
      </w:r>
      <w:proofErr w:type="spellEnd"/>
      <w:r w:rsidRPr="001B1A4B">
        <w:rPr>
          <w:rFonts w:ascii="Times New Roman" w:hAnsi="Times New Roman" w:cs="Times New Roman"/>
          <w:sz w:val="24"/>
        </w:rPr>
        <w:t xml:space="preserve">, F. C. R. (2010). On a periodic vehicle routing problem. </w:t>
      </w:r>
      <w:r w:rsidRPr="001B1A4B">
        <w:rPr>
          <w:rFonts w:ascii="Times New Roman" w:hAnsi="Times New Roman" w:cs="Times New Roman"/>
          <w:i/>
          <w:iCs/>
          <w:sz w:val="24"/>
        </w:rPr>
        <w:t>Journal of the Operational Research Society</w:t>
      </w:r>
      <w:r w:rsidRPr="001B1A4B">
        <w:rPr>
          <w:rFonts w:ascii="Times New Roman" w:hAnsi="Times New Roman" w:cs="Times New Roman"/>
          <w:sz w:val="24"/>
        </w:rPr>
        <w:t xml:space="preserve">, </w:t>
      </w:r>
      <w:r w:rsidRPr="001B1A4B">
        <w:rPr>
          <w:rFonts w:ascii="Times New Roman" w:hAnsi="Times New Roman" w:cs="Times New Roman"/>
          <w:i/>
          <w:iCs/>
          <w:sz w:val="24"/>
        </w:rPr>
        <w:t>61</w:t>
      </w:r>
      <w:r w:rsidRPr="001B1A4B">
        <w:rPr>
          <w:rFonts w:ascii="Times New Roman" w:hAnsi="Times New Roman" w:cs="Times New Roman"/>
          <w:sz w:val="24"/>
        </w:rPr>
        <w:t>(12), 1719–1728. https://doi.org/10.1057/jors.2009.154</w:t>
      </w:r>
    </w:p>
    <w:p w14:paraId="5135B5AD" w14:textId="77777777" w:rsidR="001B1A4B" w:rsidRPr="001B1A4B" w:rsidRDefault="001B1A4B" w:rsidP="001B1A4B">
      <w:pPr>
        <w:pStyle w:val="Bibliography"/>
        <w:rPr>
          <w:rFonts w:ascii="Times New Roman" w:hAnsi="Times New Roman" w:cs="Times New Roman"/>
          <w:sz w:val="24"/>
        </w:rPr>
      </w:pPr>
      <w:r w:rsidRPr="001B1A4B">
        <w:rPr>
          <w:rFonts w:ascii="Times New Roman" w:hAnsi="Times New Roman" w:cs="Times New Roman"/>
          <w:sz w:val="24"/>
        </w:rPr>
        <w:t xml:space="preserve">Coffey, M., &amp; Coad, A. (2010). </w:t>
      </w:r>
      <w:r w:rsidRPr="001B1A4B">
        <w:rPr>
          <w:rFonts w:ascii="Times New Roman" w:hAnsi="Times New Roman" w:cs="Times New Roman"/>
          <w:i/>
          <w:iCs/>
          <w:sz w:val="24"/>
        </w:rPr>
        <w:t>Collection of municipal solid waste in developing countries</w:t>
      </w:r>
      <w:r w:rsidRPr="001B1A4B">
        <w:rPr>
          <w:rFonts w:ascii="Times New Roman" w:hAnsi="Times New Roman" w:cs="Times New Roman"/>
          <w:sz w:val="24"/>
        </w:rPr>
        <w:t>. UN-HABITAT.</w:t>
      </w:r>
    </w:p>
    <w:p w14:paraId="14877F39" w14:textId="77777777" w:rsidR="001B1A4B" w:rsidRPr="001B1A4B" w:rsidRDefault="001B1A4B" w:rsidP="001B1A4B">
      <w:pPr>
        <w:pStyle w:val="Bibliography"/>
        <w:rPr>
          <w:rFonts w:ascii="Times New Roman" w:hAnsi="Times New Roman" w:cs="Times New Roman"/>
          <w:sz w:val="24"/>
        </w:rPr>
      </w:pPr>
      <w:r w:rsidRPr="001B1A4B">
        <w:rPr>
          <w:rFonts w:ascii="Times New Roman" w:hAnsi="Times New Roman" w:cs="Times New Roman"/>
          <w:sz w:val="24"/>
        </w:rPr>
        <w:t xml:space="preserve">Diaz, L., Savage, G., &amp; </w:t>
      </w:r>
      <w:proofErr w:type="spellStart"/>
      <w:r w:rsidRPr="001B1A4B">
        <w:rPr>
          <w:rFonts w:ascii="Times New Roman" w:hAnsi="Times New Roman" w:cs="Times New Roman"/>
          <w:sz w:val="24"/>
        </w:rPr>
        <w:t>Eggerth</w:t>
      </w:r>
      <w:proofErr w:type="spellEnd"/>
      <w:r w:rsidRPr="001B1A4B">
        <w:rPr>
          <w:rFonts w:ascii="Times New Roman" w:hAnsi="Times New Roman" w:cs="Times New Roman"/>
          <w:sz w:val="24"/>
        </w:rPr>
        <w:t xml:space="preserve">, L. (2005). </w:t>
      </w:r>
      <w:r w:rsidRPr="001B1A4B">
        <w:rPr>
          <w:rFonts w:ascii="Times New Roman" w:hAnsi="Times New Roman" w:cs="Times New Roman"/>
          <w:i/>
          <w:iCs/>
          <w:sz w:val="24"/>
        </w:rPr>
        <w:t>SOLID WASTE MANAGEMENT</w:t>
      </w:r>
      <w:r w:rsidRPr="001B1A4B">
        <w:rPr>
          <w:rFonts w:ascii="Times New Roman" w:hAnsi="Times New Roman" w:cs="Times New Roman"/>
          <w:sz w:val="24"/>
        </w:rPr>
        <w:t>. UNEP.</w:t>
      </w:r>
    </w:p>
    <w:p w14:paraId="2D286B3A" w14:textId="77777777" w:rsidR="001B1A4B" w:rsidRPr="001B1A4B" w:rsidRDefault="001B1A4B" w:rsidP="001B1A4B">
      <w:pPr>
        <w:pStyle w:val="Bibliography"/>
        <w:rPr>
          <w:rFonts w:ascii="Times New Roman" w:hAnsi="Times New Roman" w:cs="Times New Roman"/>
          <w:sz w:val="24"/>
        </w:rPr>
      </w:pPr>
      <w:proofErr w:type="spellStart"/>
      <w:r w:rsidRPr="001B1A4B">
        <w:rPr>
          <w:rFonts w:ascii="Times New Roman" w:hAnsi="Times New Roman" w:cs="Times New Roman"/>
          <w:sz w:val="24"/>
        </w:rPr>
        <w:lastRenderedPageBreak/>
        <w:t>Kalina</w:t>
      </w:r>
      <w:proofErr w:type="spellEnd"/>
      <w:r w:rsidRPr="001B1A4B">
        <w:rPr>
          <w:rFonts w:ascii="Times New Roman" w:hAnsi="Times New Roman" w:cs="Times New Roman"/>
          <w:sz w:val="24"/>
        </w:rPr>
        <w:t xml:space="preserve">, M., &amp; Tilley, E. (2020). ‘BAD’ TRASH: PROBLEMATISING WASTE IN BLANTYRE, MALAWI. </w:t>
      </w:r>
      <w:r w:rsidRPr="001B1A4B">
        <w:rPr>
          <w:rFonts w:ascii="Times New Roman" w:hAnsi="Times New Roman" w:cs="Times New Roman"/>
          <w:i/>
          <w:iCs/>
          <w:sz w:val="24"/>
        </w:rPr>
        <w:t>Detritus</w:t>
      </w:r>
      <w:r w:rsidRPr="001B1A4B">
        <w:rPr>
          <w:rFonts w:ascii="Times New Roman" w:hAnsi="Times New Roman" w:cs="Times New Roman"/>
          <w:sz w:val="24"/>
        </w:rPr>
        <w:t xml:space="preserve">, </w:t>
      </w:r>
      <w:r w:rsidRPr="001B1A4B">
        <w:rPr>
          <w:rFonts w:ascii="Times New Roman" w:hAnsi="Times New Roman" w:cs="Times New Roman"/>
          <w:i/>
          <w:iCs/>
          <w:sz w:val="24"/>
        </w:rPr>
        <w:t>12</w:t>
      </w:r>
      <w:r w:rsidRPr="001B1A4B">
        <w:rPr>
          <w:rFonts w:ascii="Times New Roman" w:hAnsi="Times New Roman" w:cs="Times New Roman"/>
          <w:sz w:val="24"/>
        </w:rPr>
        <w:t>, 187–200. https://doi.org/10.31025/2611-4135/2020.13994</w:t>
      </w:r>
    </w:p>
    <w:p w14:paraId="02A6486C" w14:textId="77777777" w:rsidR="001B1A4B" w:rsidRPr="001B1A4B" w:rsidRDefault="001B1A4B" w:rsidP="001B1A4B">
      <w:pPr>
        <w:pStyle w:val="Bibliography"/>
        <w:rPr>
          <w:rFonts w:ascii="Times New Roman" w:hAnsi="Times New Roman" w:cs="Times New Roman"/>
          <w:sz w:val="24"/>
        </w:rPr>
      </w:pPr>
      <w:proofErr w:type="spellStart"/>
      <w:r w:rsidRPr="001B1A4B">
        <w:rPr>
          <w:rFonts w:ascii="Times New Roman" w:hAnsi="Times New Roman" w:cs="Times New Roman"/>
          <w:sz w:val="24"/>
        </w:rPr>
        <w:t>Kasinja</w:t>
      </w:r>
      <w:proofErr w:type="spellEnd"/>
      <w:r w:rsidRPr="001B1A4B">
        <w:rPr>
          <w:rFonts w:ascii="Times New Roman" w:hAnsi="Times New Roman" w:cs="Times New Roman"/>
          <w:sz w:val="24"/>
        </w:rPr>
        <w:t xml:space="preserve">, C., &amp; Tilley, E. (2018). Formalization of Informal Waste Pickers’ Cooperatives in Blantyre, Malawi: A Feasibility Assessment. </w:t>
      </w:r>
      <w:r w:rsidRPr="001B1A4B">
        <w:rPr>
          <w:rFonts w:ascii="Times New Roman" w:hAnsi="Times New Roman" w:cs="Times New Roman"/>
          <w:i/>
          <w:iCs/>
          <w:sz w:val="24"/>
        </w:rPr>
        <w:t>Sustainability</w:t>
      </w:r>
      <w:r w:rsidRPr="001B1A4B">
        <w:rPr>
          <w:rFonts w:ascii="Times New Roman" w:hAnsi="Times New Roman" w:cs="Times New Roman"/>
          <w:sz w:val="24"/>
        </w:rPr>
        <w:t xml:space="preserve">, </w:t>
      </w:r>
      <w:r w:rsidRPr="001B1A4B">
        <w:rPr>
          <w:rFonts w:ascii="Times New Roman" w:hAnsi="Times New Roman" w:cs="Times New Roman"/>
          <w:i/>
          <w:iCs/>
          <w:sz w:val="24"/>
        </w:rPr>
        <w:t>10</w:t>
      </w:r>
      <w:r w:rsidRPr="001B1A4B">
        <w:rPr>
          <w:rFonts w:ascii="Times New Roman" w:hAnsi="Times New Roman" w:cs="Times New Roman"/>
          <w:sz w:val="24"/>
        </w:rPr>
        <w:t>(4), 1149. https://doi.org/10.3390/su10041149</w:t>
      </w:r>
    </w:p>
    <w:p w14:paraId="4034FB20" w14:textId="77777777" w:rsidR="001B1A4B" w:rsidRPr="001B1A4B" w:rsidRDefault="001B1A4B" w:rsidP="001B1A4B">
      <w:pPr>
        <w:pStyle w:val="Bibliography"/>
        <w:rPr>
          <w:rFonts w:ascii="Times New Roman" w:hAnsi="Times New Roman" w:cs="Times New Roman"/>
          <w:sz w:val="24"/>
        </w:rPr>
      </w:pPr>
      <w:r w:rsidRPr="001B1A4B">
        <w:rPr>
          <w:rFonts w:ascii="Times New Roman" w:hAnsi="Times New Roman" w:cs="Times New Roman"/>
          <w:sz w:val="24"/>
        </w:rPr>
        <w:t xml:space="preserve">Malawi 24. (2022, April 28). </w:t>
      </w:r>
      <w:r w:rsidRPr="001B1A4B">
        <w:rPr>
          <w:rFonts w:ascii="Times New Roman" w:hAnsi="Times New Roman" w:cs="Times New Roman"/>
          <w:i/>
          <w:iCs/>
          <w:sz w:val="24"/>
        </w:rPr>
        <w:t>Govt increases civil servants’ salaries</w:t>
      </w:r>
      <w:r w:rsidRPr="001B1A4B">
        <w:rPr>
          <w:rFonts w:ascii="Times New Roman" w:hAnsi="Times New Roman" w:cs="Times New Roman"/>
          <w:sz w:val="24"/>
        </w:rPr>
        <w:t>. Malawi 24. https://malawi24.com/2022/04/28/govt-increases-civil-servants-salaries/</w:t>
      </w:r>
    </w:p>
    <w:p w14:paraId="4B92D4B1" w14:textId="77777777" w:rsidR="001B1A4B" w:rsidRPr="001B1A4B" w:rsidRDefault="001B1A4B" w:rsidP="001B1A4B">
      <w:pPr>
        <w:pStyle w:val="Bibliography"/>
        <w:rPr>
          <w:rFonts w:ascii="Times New Roman" w:hAnsi="Times New Roman" w:cs="Times New Roman"/>
          <w:sz w:val="24"/>
        </w:rPr>
      </w:pPr>
      <w:r w:rsidRPr="001B1A4B">
        <w:rPr>
          <w:rFonts w:ascii="Times New Roman" w:hAnsi="Times New Roman" w:cs="Times New Roman"/>
          <w:sz w:val="24"/>
        </w:rPr>
        <w:t xml:space="preserve">MERA. (2022, September 14). REVIEW OF PRICES OF PETROL, DIESEL, AND PARAFFIN FOR THE MONTH OF SEPTEMBER 2022. </w:t>
      </w:r>
      <w:r w:rsidRPr="001B1A4B">
        <w:rPr>
          <w:rFonts w:ascii="Times New Roman" w:hAnsi="Times New Roman" w:cs="Times New Roman"/>
          <w:i/>
          <w:iCs/>
          <w:sz w:val="24"/>
        </w:rPr>
        <w:t>Malawi Energy Regulatory Authority</w:t>
      </w:r>
      <w:r w:rsidRPr="001B1A4B">
        <w:rPr>
          <w:rFonts w:ascii="Times New Roman" w:hAnsi="Times New Roman" w:cs="Times New Roman"/>
          <w:sz w:val="24"/>
        </w:rPr>
        <w:t>. https://mera.mw/2022/09/14/review-of-prices-of-petrol-diesel-and-paraffin-for-the-month-of-september-2022/</w:t>
      </w:r>
    </w:p>
    <w:p w14:paraId="5AF66184" w14:textId="77777777" w:rsidR="001B1A4B" w:rsidRPr="001B1A4B" w:rsidRDefault="001B1A4B" w:rsidP="001B1A4B">
      <w:pPr>
        <w:pStyle w:val="Bibliography"/>
        <w:rPr>
          <w:rFonts w:ascii="Times New Roman" w:hAnsi="Times New Roman" w:cs="Times New Roman"/>
          <w:sz w:val="24"/>
        </w:rPr>
      </w:pPr>
      <w:proofErr w:type="spellStart"/>
      <w:r w:rsidRPr="001B1A4B">
        <w:rPr>
          <w:rFonts w:ascii="Times New Roman" w:hAnsi="Times New Roman" w:cs="Times New Roman"/>
          <w:sz w:val="24"/>
        </w:rPr>
        <w:t>Mpanang’ombe</w:t>
      </w:r>
      <w:proofErr w:type="spellEnd"/>
      <w:r w:rsidRPr="001B1A4B">
        <w:rPr>
          <w:rFonts w:ascii="Times New Roman" w:hAnsi="Times New Roman" w:cs="Times New Roman"/>
          <w:sz w:val="24"/>
        </w:rPr>
        <w:t xml:space="preserve">, W., Mallory, A., &amp; Tilley, E. (2021). Poverty, politics and plastic: Organic waste sorting in Blantyre’s public markets. </w:t>
      </w:r>
      <w:r w:rsidRPr="001B1A4B">
        <w:rPr>
          <w:rFonts w:ascii="Times New Roman" w:hAnsi="Times New Roman" w:cs="Times New Roman"/>
          <w:i/>
          <w:iCs/>
          <w:sz w:val="24"/>
        </w:rPr>
        <w:t>Journal of Urban Management</w:t>
      </w:r>
      <w:r w:rsidRPr="001B1A4B">
        <w:rPr>
          <w:rFonts w:ascii="Times New Roman" w:hAnsi="Times New Roman" w:cs="Times New Roman"/>
          <w:sz w:val="24"/>
        </w:rPr>
        <w:t xml:space="preserve">, </w:t>
      </w:r>
      <w:r w:rsidRPr="001B1A4B">
        <w:rPr>
          <w:rFonts w:ascii="Times New Roman" w:hAnsi="Times New Roman" w:cs="Times New Roman"/>
          <w:i/>
          <w:iCs/>
          <w:sz w:val="24"/>
        </w:rPr>
        <w:t>10</w:t>
      </w:r>
      <w:r w:rsidRPr="001B1A4B">
        <w:rPr>
          <w:rFonts w:ascii="Times New Roman" w:hAnsi="Times New Roman" w:cs="Times New Roman"/>
          <w:sz w:val="24"/>
        </w:rPr>
        <w:t>(3), 192–204. https://doi.org/10.1016/j.jum.2021.05.001</w:t>
      </w:r>
    </w:p>
    <w:p w14:paraId="3907EF47" w14:textId="77777777" w:rsidR="001B1A4B" w:rsidRPr="001B1A4B" w:rsidRDefault="001B1A4B" w:rsidP="001B1A4B">
      <w:pPr>
        <w:pStyle w:val="Bibliography"/>
        <w:rPr>
          <w:rFonts w:ascii="Times New Roman" w:hAnsi="Times New Roman" w:cs="Times New Roman"/>
          <w:sz w:val="24"/>
        </w:rPr>
      </w:pPr>
      <w:proofErr w:type="spellStart"/>
      <w:r w:rsidRPr="001B1A4B">
        <w:rPr>
          <w:rFonts w:ascii="Times New Roman" w:hAnsi="Times New Roman" w:cs="Times New Roman"/>
          <w:sz w:val="24"/>
        </w:rPr>
        <w:t>Ndau</w:t>
      </w:r>
      <w:proofErr w:type="spellEnd"/>
      <w:r w:rsidRPr="001B1A4B">
        <w:rPr>
          <w:rFonts w:ascii="Times New Roman" w:hAnsi="Times New Roman" w:cs="Times New Roman"/>
          <w:sz w:val="24"/>
        </w:rPr>
        <w:t xml:space="preserve">, H., &amp; Tilley, E. (2018). Willingness to Pay for Improved Household Solid Waste Collection in Blantyre, Malawi. </w:t>
      </w:r>
      <w:r w:rsidRPr="001B1A4B">
        <w:rPr>
          <w:rFonts w:ascii="Times New Roman" w:hAnsi="Times New Roman" w:cs="Times New Roman"/>
          <w:i/>
          <w:iCs/>
          <w:sz w:val="24"/>
        </w:rPr>
        <w:t>Economies</w:t>
      </w:r>
      <w:r w:rsidRPr="001B1A4B">
        <w:rPr>
          <w:rFonts w:ascii="Times New Roman" w:hAnsi="Times New Roman" w:cs="Times New Roman"/>
          <w:sz w:val="24"/>
        </w:rPr>
        <w:t xml:space="preserve">, </w:t>
      </w:r>
      <w:r w:rsidRPr="001B1A4B">
        <w:rPr>
          <w:rFonts w:ascii="Times New Roman" w:hAnsi="Times New Roman" w:cs="Times New Roman"/>
          <w:i/>
          <w:iCs/>
          <w:sz w:val="24"/>
        </w:rPr>
        <w:t>6</w:t>
      </w:r>
      <w:r w:rsidRPr="001B1A4B">
        <w:rPr>
          <w:rFonts w:ascii="Times New Roman" w:hAnsi="Times New Roman" w:cs="Times New Roman"/>
          <w:sz w:val="24"/>
        </w:rPr>
        <w:t>(4), Article 4. https://doi.org/10.3390/economies6040054</w:t>
      </w:r>
    </w:p>
    <w:p w14:paraId="007346F8" w14:textId="77777777" w:rsidR="001B1A4B" w:rsidRPr="001B1A4B" w:rsidRDefault="001B1A4B" w:rsidP="001B1A4B">
      <w:pPr>
        <w:pStyle w:val="Bibliography"/>
        <w:rPr>
          <w:rFonts w:ascii="Times New Roman" w:hAnsi="Times New Roman" w:cs="Times New Roman"/>
          <w:sz w:val="24"/>
        </w:rPr>
      </w:pPr>
      <w:r w:rsidRPr="001B1A4B">
        <w:rPr>
          <w:rFonts w:ascii="Times New Roman" w:hAnsi="Times New Roman" w:cs="Times New Roman"/>
          <w:sz w:val="24"/>
        </w:rPr>
        <w:t xml:space="preserve">Okot-Okumu, J. (2012). Solid Waste Management in African Cities – East Africa. In </w:t>
      </w:r>
      <w:r w:rsidRPr="001B1A4B">
        <w:rPr>
          <w:rFonts w:ascii="Times New Roman" w:hAnsi="Times New Roman" w:cs="Times New Roman"/>
          <w:i/>
          <w:iCs/>
          <w:sz w:val="24"/>
        </w:rPr>
        <w:t>Waste Management—An Integrated Vision</w:t>
      </w:r>
      <w:r w:rsidRPr="001B1A4B">
        <w:rPr>
          <w:rFonts w:ascii="Times New Roman" w:hAnsi="Times New Roman" w:cs="Times New Roman"/>
          <w:sz w:val="24"/>
        </w:rPr>
        <w:t xml:space="preserve">. </w:t>
      </w:r>
      <w:proofErr w:type="spellStart"/>
      <w:r w:rsidRPr="001B1A4B">
        <w:rPr>
          <w:rFonts w:ascii="Times New Roman" w:hAnsi="Times New Roman" w:cs="Times New Roman"/>
          <w:sz w:val="24"/>
        </w:rPr>
        <w:t>IntechOpen</w:t>
      </w:r>
      <w:proofErr w:type="spellEnd"/>
      <w:r w:rsidRPr="001B1A4B">
        <w:rPr>
          <w:rFonts w:ascii="Times New Roman" w:hAnsi="Times New Roman" w:cs="Times New Roman"/>
          <w:sz w:val="24"/>
        </w:rPr>
        <w:t>. https://doi.org/10.5772/50241</w:t>
      </w:r>
    </w:p>
    <w:p w14:paraId="61765934" w14:textId="77777777" w:rsidR="001B1A4B" w:rsidRPr="001B1A4B" w:rsidRDefault="001B1A4B" w:rsidP="001B1A4B">
      <w:pPr>
        <w:pStyle w:val="Bibliography"/>
        <w:rPr>
          <w:rFonts w:ascii="Times New Roman" w:hAnsi="Times New Roman" w:cs="Times New Roman"/>
          <w:sz w:val="24"/>
        </w:rPr>
      </w:pPr>
      <w:proofErr w:type="spellStart"/>
      <w:r w:rsidRPr="001B1A4B">
        <w:rPr>
          <w:rFonts w:ascii="Times New Roman" w:hAnsi="Times New Roman" w:cs="Times New Roman"/>
          <w:sz w:val="24"/>
        </w:rPr>
        <w:t>Raucq</w:t>
      </w:r>
      <w:proofErr w:type="spellEnd"/>
      <w:r w:rsidRPr="001B1A4B">
        <w:rPr>
          <w:rFonts w:ascii="Times New Roman" w:hAnsi="Times New Roman" w:cs="Times New Roman"/>
          <w:sz w:val="24"/>
        </w:rPr>
        <w:t xml:space="preserve">, J., </w:t>
      </w:r>
      <w:proofErr w:type="spellStart"/>
      <w:r w:rsidRPr="001B1A4B">
        <w:rPr>
          <w:rFonts w:ascii="Times New Roman" w:hAnsi="Times New Roman" w:cs="Times New Roman"/>
          <w:sz w:val="24"/>
        </w:rPr>
        <w:t>Sörensen</w:t>
      </w:r>
      <w:proofErr w:type="spellEnd"/>
      <w:r w:rsidRPr="001B1A4B">
        <w:rPr>
          <w:rFonts w:ascii="Times New Roman" w:hAnsi="Times New Roman" w:cs="Times New Roman"/>
          <w:sz w:val="24"/>
        </w:rPr>
        <w:t xml:space="preserve">, K., &amp; </w:t>
      </w:r>
      <w:proofErr w:type="spellStart"/>
      <w:r w:rsidRPr="001B1A4B">
        <w:rPr>
          <w:rFonts w:ascii="Times New Roman" w:hAnsi="Times New Roman" w:cs="Times New Roman"/>
          <w:sz w:val="24"/>
        </w:rPr>
        <w:t>Cattrysse</w:t>
      </w:r>
      <w:proofErr w:type="spellEnd"/>
      <w:r w:rsidRPr="001B1A4B">
        <w:rPr>
          <w:rFonts w:ascii="Times New Roman" w:hAnsi="Times New Roman" w:cs="Times New Roman"/>
          <w:sz w:val="24"/>
        </w:rPr>
        <w:t xml:space="preserve">, D. (2019). Solving a real-life roll-on–roll-off waste collection problem with column generation. </w:t>
      </w:r>
      <w:r w:rsidRPr="001B1A4B">
        <w:rPr>
          <w:rFonts w:ascii="Times New Roman" w:hAnsi="Times New Roman" w:cs="Times New Roman"/>
          <w:i/>
          <w:iCs/>
          <w:sz w:val="24"/>
        </w:rPr>
        <w:t>Journal on Vehicle Routing Algorithms</w:t>
      </w:r>
      <w:r w:rsidRPr="001B1A4B">
        <w:rPr>
          <w:rFonts w:ascii="Times New Roman" w:hAnsi="Times New Roman" w:cs="Times New Roman"/>
          <w:sz w:val="24"/>
        </w:rPr>
        <w:t xml:space="preserve">, </w:t>
      </w:r>
      <w:r w:rsidRPr="001B1A4B">
        <w:rPr>
          <w:rFonts w:ascii="Times New Roman" w:hAnsi="Times New Roman" w:cs="Times New Roman"/>
          <w:i/>
          <w:iCs/>
          <w:sz w:val="24"/>
        </w:rPr>
        <w:t>2</w:t>
      </w:r>
      <w:r w:rsidRPr="001B1A4B">
        <w:rPr>
          <w:rFonts w:ascii="Times New Roman" w:hAnsi="Times New Roman" w:cs="Times New Roman"/>
          <w:sz w:val="24"/>
        </w:rPr>
        <w:t>(1–4), 41–54. https://doi.org/10.1007/s41604-019-00013-6</w:t>
      </w:r>
    </w:p>
    <w:p w14:paraId="14491A2E" w14:textId="77777777" w:rsidR="001B1A4B" w:rsidRPr="001B1A4B" w:rsidRDefault="001B1A4B" w:rsidP="001B1A4B">
      <w:pPr>
        <w:pStyle w:val="Bibliography"/>
        <w:rPr>
          <w:rFonts w:ascii="Times New Roman" w:hAnsi="Times New Roman" w:cs="Times New Roman"/>
          <w:sz w:val="24"/>
        </w:rPr>
      </w:pPr>
      <w:proofErr w:type="spellStart"/>
      <w:r w:rsidRPr="001B1A4B">
        <w:rPr>
          <w:rFonts w:ascii="Times New Roman" w:hAnsi="Times New Roman" w:cs="Times New Roman"/>
          <w:sz w:val="24"/>
        </w:rPr>
        <w:t>Schübeler</w:t>
      </w:r>
      <w:proofErr w:type="spellEnd"/>
      <w:r w:rsidRPr="001B1A4B">
        <w:rPr>
          <w:rFonts w:ascii="Times New Roman" w:hAnsi="Times New Roman" w:cs="Times New Roman"/>
          <w:sz w:val="24"/>
        </w:rPr>
        <w:t xml:space="preserve">, P. (1996). Conceptual Framework for Municipal Solid Waste Management in Low-Income Countries. </w:t>
      </w:r>
      <w:r w:rsidRPr="001B1A4B">
        <w:rPr>
          <w:rFonts w:ascii="Times New Roman" w:hAnsi="Times New Roman" w:cs="Times New Roman"/>
          <w:i/>
          <w:iCs/>
          <w:sz w:val="24"/>
        </w:rPr>
        <w:t>URBAN MANAGEMENT AND INFRASTRUCTURE</w:t>
      </w:r>
      <w:r w:rsidRPr="001B1A4B">
        <w:rPr>
          <w:rFonts w:ascii="Times New Roman" w:hAnsi="Times New Roman" w:cs="Times New Roman"/>
          <w:sz w:val="24"/>
        </w:rPr>
        <w:t>, 59.</w:t>
      </w:r>
    </w:p>
    <w:p w14:paraId="537E0012" w14:textId="77777777" w:rsidR="001B1A4B" w:rsidRPr="001B1A4B" w:rsidRDefault="001B1A4B" w:rsidP="001B1A4B">
      <w:pPr>
        <w:pStyle w:val="Bibliography"/>
        <w:rPr>
          <w:rFonts w:ascii="Times New Roman" w:hAnsi="Times New Roman" w:cs="Times New Roman"/>
          <w:sz w:val="24"/>
        </w:rPr>
      </w:pPr>
      <w:r w:rsidRPr="001B1A4B">
        <w:rPr>
          <w:rFonts w:ascii="Times New Roman" w:hAnsi="Times New Roman" w:cs="Times New Roman"/>
          <w:sz w:val="24"/>
        </w:rPr>
        <w:lastRenderedPageBreak/>
        <w:t xml:space="preserve">UN-Habitat. (2020). </w:t>
      </w:r>
      <w:r w:rsidRPr="001B1A4B">
        <w:rPr>
          <w:rFonts w:ascii="Times New Roman" w:hAnsi="Times New Roman" w:cs="Times New Roman"/>
          <w:i/>
          <w:iCs/>
          <w:sz w:val="24"/>
        </w:rPr>
        <w:t>Urbanization in Malawi: Building inclusive &amp; sustainable cities</w:t>
      </w:r>
      <w:r w:rsidRPr="001B1A4B">
        <w:rPr>
          <w:rFonts w:ascii="Times New Roman" w:hAnsi="Times New Roman" w:cs="Times New Roman"/>
          <w:sz w:val="24"/>
        </w:rPr>
        <w:t>. https://unhabitat.org/malawi</w:t>
      </w:r>
    </w:p>
    <w:p w14:paraId="23D59692" w14:textId="77777777" w:rsidR="001B1A4B" w:rsidRPr="001B1A4B" w:rsidRDefault="001B1A4B" w:rsidP="001B1A4B">
      <w:pPr>
        <w:pStyle w:val="Bibliography"/>
        <w:rPr>
          <w:rFonts w:ascii="Times New Roman" w:hAnsi="Times New Roman" w:cs="Times New Roman"/>
          <w:sz w:val="24"/>
        </w:rPr>
      </w:pPr>
      <w:r w:rsidRPr="001B1A4B">
        <w:rPr>
          <w:rFonts w:ascii="Times New Roman" w:hAnsi="Times New Roman" w:cs="Times New Roman"/>
          <w:sz w:val="24"/>
        </w:rPr>
        <w:t xml:space="preserve">USAID, &amp; Nathan Associates Inc. (2018). </w:t>
      </w:r>
      <w:r w:rsidRPr="001B1A4B">
        <w:rPr>
          <w:rFonts w:ascii="Times New Roman" w:hAnsi="Times New Roman" w:cs="Times New Roman"/>
          <w:i/>
          <w:iCs/>
          <w:sz w:val="24"/>
        </w:rPr>
        <w:t>MALAWI WAGE BILL ANALYSIS, Leadership in Public Financial Management II</w:t>
      </w:r>
      <w:r w:rsidRPr="001B1A4B">
        <w:rPr>
          <w:rFonts w:ascii="Times New Roman" w:hAnsi="Times New Roman" w:cs="Times New Roman"/>
          <w:sz w:val="24"/>
        </w:rPr>
        <w:t xml:space="preserve"> (p. 47). USAID.</w:t>
      </w:r>
    </w:p>
    <w:p w14:paraId="53FE2552" w14:textId="77777777" w:rsidR="001B1A4B" w:rsidRPr="001B1A4B" w:rsidRDefault="001B1A4B" w:rsidP="001B1A4B">
      <w:pPr>
        <w:pStyle w:val="Bibliography"/>
        <w:rPr>
          <w:rFonts w:ascii="Times New Roman" w:hAnsi="Times New Roman" w:cs="Times New Roman"/>
          <w:sz w:val="24"/>
        </w:rPr>
      </w:pPr>
      <w:proofErr w:type="spellStart"/>
      <w:r w:rsidRPr="001B1A4B">
        <w:rPr>
          <w:rFonts w:ascii="Times New Roman" w:hAnsi="Times New Roman" w:cs="Times New Roman"/>
          <w:sz w:val="24"/>
        </w:rPr>
        <w:t>Yesaya</w:t>
      </w:r>
      <w:proofErr w:type="spellEnd"/>
      <w:r w:rsidRPr="001B1A4B">
        <w:rPr>
          <w:rFonts w:ascii="Times New Roman" w:hAnsi="Times New Roman" w:cs="Times New Roman"/>
          <w:sz w:val="24"/>
        </w:rPr>
        <w:t xml:space="preserve">, M., </w:t>
      </w:r>
      <w:proofErr w:type="spellStart"/>
      <w:r w:rsidRPr="001B1A4B">
        <w:rPr>
          <w:rFonts w:ascii="Times New Roman" w:hAnsi="Times New Roman" w:cs="Times New Roman"/>
          <w:sz w:val="24"/>
        </w:rPr>
        <w:t>Schöbitz</w:t>
      </w:r>
      <w:proofErr w:type="spellEnd"/>
      <w:r w:rsidRPr="001B1A4B">
        <w:rPr>
          <w:rFonts w:ascii="Times New Roman" w:hAnsi="Times New Roman" w:cs="Times New Roman"/>
          <w:sz w:val="24"/>
        </w:rPr>
        <w:t xml:space="preserve">, L., &amp; Tilley, E. (2022). </w:t>
      </w:r>
      <w:r w:rsidRPr="001B1A4B">
        <w:rPr>
          <w:rFonts w:ascii="Times New Roman" w:hAnsi="Times New Roman" w:cs="Times New Roman"/>
          <w:i/>
          <w:iCs/>
          <w:sz w:val="24"/>
        </w:rPr>
        <w:t>Locations of 53 public waste skips in Malawi, Blantyre.</w:t>
      </w:r>
      <w:r w:rsidRPr="001B1A4B">
        <w:rPr>
          <w:rFonts w:ascii="Times New Roman" w:hAnsi="Times New Roman" w:cs="Times New Roman"/>
          <w:sz w:val="24"/>
        </w:rPr>
        <w:t xml:space="preserve"> (0.0.1). </w:t>
      </w:r>
      <w:proofErr w:type="spellStart"/>
      <w:r w:rsidRPr="001B1A4B">
        <w:rPr>
          <w:rFonts w:ascii="Times New Roman" w:hAnsi="Times New Roman" w:cs="Times New Roman"/>
          <w:sz w:val="24"/>
        </w:rPr>
        <w:t>Zenodo</w:t>
      </w:r>
      <w:proofErr w:type="spellEnd"/>
      <w:r w:rsidRPr="001B1A4B">
        <w:rPr>
          <w:rFonts w:ascii="Times New Roman" w:hAnsi="Times New Roman" w:cs="Times New Roman"/>
          <w:sz w:val="24"/>
        </w:rPr>
        <w:t>. https://doi.org/10.5281/ZENODO.6470364</w:t>
      </w:r>
    </w:p>
    <w:p w14:paraId="57EAA32A" w14:textId="77777777" w:rsidR="001B1A4B" w:rsidRPr="001B1A4B" w:rsidRDefault="001B1A4B" w:rsidP="001B1A4B">
      <w:pPr>
        <w:pStyle w:val="Bibliography"/>
        <w:rPr>
          <w:rFonts w:ascii="Times New Roman" w:hAnsi="Times New Roman" w:cs="Times New Roman"/>
          <w:sz w:val="24"/>
        </w:rPr>
      </w:pPr>
      <w:proofErr w:type="spellStart"/>
      <w:r w:rsidRPr="001B1A4B">
        <w:rPr>
          <w:rFonts w:ascii="Times New Roman" w:hAnsi="Times New Roman" w:cs="Times New Roman"/>
          <w:sz w:val="24"/>
        </w:rPr>
        <w:t>Zeleza</w:t>
      </w:r>
      <w:proofErr w:type="spellEnd"/>
      <w:r w:rsidRPr="001B1A4B">
        <w:rPr>
          <w:rFonts w:ascii="Times New Roman" w:hAnsi="Times New Roman" w:cs="Times New Roman"/>
          <w:sz w:val="24"/>
        </w:rPr>
        <w:t xml:space="preserve">-Manda, M. A. (2009). </w:t>
      </w:r>
      <w:r w:rsidRPr="001B1A4B">
        <w:rPr>
          <w:rFonts w:ascii="Times New Roman" w:hAnsi="Times New Roman" w:cs="Times New Roman"/>
          <w:i/>
          <w:iCs/>
          <w:sz w:val="24"/>
        </w:rPr>
        <w:t>Water and sanitation in urban Malawi: Can the millennium development goals be met? : a study of informal settlements in three cities</w:t>
      </w:r>
      <w:r w:rsidRPr="001B1A4B">
        <w:rPr>
          <w:rFonts w:ascii="Times New Roman" w:hAnsi="Times New Roman" w:cs="Times New Roman"/>
          <w:sz w:val="24"/>
        </w:rPr>
        <w:t>. International Institute for Environment and Development.</w:t>
      </w:r>
    </w:p>
    <w:p w14:paraId="63D0AE16" w14:textId="5E67B214" w:rsidR="00520A43" w:rsidRPr="00520A43" w:rsidRDefault="00186E0C" w:rsidP="00ED6D30">
      <w:pPr>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0D7C7" w14:textId="77777777" w:rsidR="00EC32DC" w:rsidRDefault="00EC32DC" w:rsidP="00ED6D30">
      <w:r>
        <w:separator/>
      </w:r>
    </w:p>
  </w:endnote>
  <w:endnote w:type="continuationSeparator" w:id="0">
    <w:p w14:paraId="68A481B2" w14:textId="77777777" w:rsidR="00EC32DC" w:rsidRDefault="00EC32DC"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DA11F" w14:textId="77777777" w:rsidR="00EC32DC" w:rsidRDefault="00EC32DC" w:rsidP="00ED6D30">
      <w:r>
        <w:separator/>
      </w:r>
    </w:p>
  </w:footnote>
  <w:footnote w:type="continuationSeparator" w:id="0">
    <w:p w14:paraId="1CDCDA83" w14:textId="77777777" w:rsidR="00EC32DC" w:rsidRDefault="00EC32DC" w:rsidP="00ED6D30">
      <w:r>
        <w:continuationSeparator/>
      </w:r>
    </w:p>
  </w:footnote>
  <w:footnote w:id="1">
    <w:p w14:paraId="605FA049" w14:textId="029D2E87" w:rsidR="009343B7" w:rsidRPr="009343B7" w:rsidRDefault="009343B7">
      <w:pPr>
        <w:pStyle w:val="FootnoteText"/>
        <w:rPr>
          <w:lang w:val="en-US"/>
        </w:rPr>
      </w:pPr>
      <w:r>
        <w:rPr>
          <w:rStyle w:val="FootnoteReference"/>
        </w:rPr>
        <w:footnoteRef/>
      </w:r>
      <w:r>
        <w:t xml:space="preserve"> </w:t>
      </w:r>
      <w:r>
        <w:rPr>
          <w:lang w:val="en-US"/>
        </w:rPr>
        <w:t>It is found th</w:t>
      </w:r>
      <w:r w:rsidR="00A0375D">
        <w:rPr>
          <w:lang w:val="en-US"/>
        </w:rPr>
        <w:t>at in all the optimizatio</w:t>
      </w:r>
      <w:r w:rsidR="00CA63A5">
        <w:rPr>
          <w:lang w:val="en-US"/>
        </w:rPr>
        <w:t>ns</w:t>
      </w:r>
      <w:r w:rsidR="00A0375D">
        <w:rPr>
          <w:lang w:val="en-US"/>
        </w:rPr>
        <w:t>, the optimal solution is found early, when the gap is still wide, and the computational effort is in narrowing this gap by adding cut</w:t>
      </w:r>
      <w:r w:rsidR="00CA63A5">
        <w:rPr>
          <w:lang w:val="en-US"/>
        </w:rPr>
        <w:t>ting</w:t>
      </w:r>
      <w:r w:rsidR="00A0375D">
        <w:rPr>
          <w:lang w:val="en-US"/>
        </w:rPr>
        <w:t xml:space="preserve"> planes, which increases the lower bound. As such, when computation time is too high (above a few hours), this gap is often relaxed. </w:t>
      </w:r>
    </w:p>
  </w:footnote>
  <w:footnote w:id="2">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3">
    <w:p w14:paraId="64F5F341" w14:textId="20A21D4D"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B5577A">
        <w:rPr>
          <w:lang w:val="en-US"/>
        </w:rPr>
        <w:instrText xml:space="preserve"> ADDIN ZOTERO_ITEM CSL_CITATION {"citationID":"uQbKRt5g","properties":{"formattedCitation":"(Coffey &amp; Coad, 2010)","plainCitation":"(Coffey &amp; Coad, 2010)","noteIndex":3},"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B5577A" w:rsidRPr="00B5577A">
        <w:rPr>
          <w:rFonts w:cs="Times"/>
        </w:rPr>
        <w:t>(Coffey &amp;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B5577A">
        <w:rPr>
          <w:lang w:val="en-US"/>
        </w:rPr>
        <w:instrText xml:space="preserve"> ADDIN ZOTERO_ITEM CSL_CITATION {"citationID":"ek1dIusR","properties":{"formattedCitation":"(USAID &amp; Nathan Associates Inc., 2018)","plainCitation":"(USAID &amp; Nathan Associates Inc., 2018)","noteIndex":3},"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B5577A" w:rsidRPr="00B5577A">
        <w:rPr>
          <w:rFonts w:cs="Times"/>
        </w:rPr>
        <w:t>(USAID &amp; Nathan Associates Inc., 2018)</w:t>
      </w:r>
      <w:r w:rsidR="001025FC">
        <w:rPr>
          <w:lang w:val="en-US"/>
        </w:rPr>
        <w:fldChar w:fldCharType="end"/>
      </w:r>
      <w:r w:rsidR="001025FC">
        <w:rPr>
          <w:lang w:val="en-US"/>
        </w:rPr>
        <w:t xml:space="preserve"> </w:t>
      </w:r>
      <w:r w:rsidR="00F618CD">
        <w:rPr>
          <w:lang w:val="en-US"/>
        </w:rPr>
        <w:t xml:space="preserve">and adjusted to recent increases </w:t>
      </w:r>
      <w:r w:rsidR="00F618CD">
        <w:rPr>
          <w:lang w:val="en-US"/>
        </w:rPr>
        <w:fldChar w:fldCharType="begin"/>
      </w:r>
      <w:r w:rsidR="00B5577A">
        <w:rPr>
          <w:lang w:val="en-US"/>
        </w:rPr>
        <w:instrText xml:space="preserve"> ADDIN ZOTERO_ITEM CSL_CITATION {"citationID":"xawoCk5F","properties":{"formattedCitation":"(Malawi 24, 2022)","plainCitation":"(Malawi 24, 2022)","noteIndex":3},"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B5577A" w:rsidRPr="00B5577A">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w:t>
      </w:r>
      <w:r w:rsidR="005324AB">
        <w:rPr>
          <w:lang w:val="en-US"/>
        </w:rPr>
        <w:t>Mio.</w:t>
      </w:r>
      <w:r w:rsidR="000B3DF3">
        <w:rPr>
          <w:lang w:val="en-US"/>
        </w:rPr>
        <w:t>/</w:t>
      </w:r>
      <w:r w:rsidR="0025688D">
        <w:rPr>
          <w:lang w:val="en-US"/>
        </w:rPr>
        <w:t>year.</w:t>
      </w:r>
    </w:p>
  </w:footnote>
  <w:footnote w:id="4">
    <w:p w14:paraId="65C72913" w14:textId="4319E1A9"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B5577A">
        <w:rPr>
          <w:lang w:val="en-US"/>
        </w:rPr>
        <w:instrText xml:space="preserve"> ADDIN ZOTERO_ITEM CSL_CITATION {"citationID":"9Q19oX8o","properties":{"formattedCitation":"(MERA, 2022)","plainCitation":"(MERA, 2022)","noteIndex":4},"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B5577A" w:rsidRPr="00B5577A">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5">
    <w:p w14:paraId="4DFCD5D5" w14:textId="4797D8AF" w:rsidR="00CA5012" w:rsidRPr="00CA5012" w:rsidRDefault="00CA5012">
      <w:pPr>
        <w:pStyle w:val="FootnoteText"/>
        <w:rPr>
          <w:lang w:val="en-US"/>
        </w:rPr>
      </w:pPr>
      <w:r>
        <w:rPr>
          <w:rStyle w:val="FootnoteReference"/>
        </w:rPr>
        <w:footnoteRef/>
      </w:r>
      <w:r>
        <w:t xml:space="preserve"> </w:t>
      </w:r>
      <w:r>
        <w:rPr>
          <w:lang w:val="en-US"/>
        </w:rPr>
        <w:t xml:space="preserve">Current number of trucks </w:t>
      </w:r>
      <w:r w:rsidR="00B727A2">
        <w:rPr>
          <w:lang w:val="en-US"/>
        </w:rPr>
        <w:t>operated by the BCC</w:t>
      </w:r>
      <w:r>
        <w:rPr>
          <w:lang w:val="en-US"/>
        </w:rPr>
        <w:t xml:space="preserve"> in Blantyre, Malawi.</w:t>
      </w:r>
    </w:p>
  </w:footnote>
  <w:footnote w:id="6">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7">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3B9A"/>
    <w:rsid w:val="00025D6B"/>
    <w:rsid w:val="00026A9F"/>
    <w:rsid w:val="00026FA2"/>
    <w:rsid w:val="00030105"/>
    <w:rsid w:val="00031F25"/>
    <w:rsid w:val="00033521"/>
    <w:rsid w:val="00033BB9"/>
    <w:rsid w:val="00034223"/>
    <w:rsid w:val="0003677A"/>
    <w:rsid w:val="000371E7"/>
    <w:rsid w:val="00037711"/>
    <w:rsid w:val="0004054C"/>
    <w:rsid w:val="00043FB6"/>
    <w:rsid w:val="00046ACB"/>
    <w:rsid w:val="00050D7E"/>
    <w:rsid w:val="00051D95"/>
    <w:rsid w:val="000520A4"/>
    <w:rsid w:val="00052288"/>
    <w:rsid w:val="00052F14"/>
    <w:rsid w:val="00052FA3"/>
    <w:rsid w:val="00053EC0"/>
    <w:rsid w:val="0005431C"/>
    <w:rsid w:val="00054AE0"/>
    <w:rsid w:val="00055675"/>
    <w:rsid w:val="000558F5"/>
    <w:rsid w:val="00055BD3"/>
    <w:rsid w:val="0006024D"/>
    <w:rsid w:val="00060F48"/>
    <w:rsid w:val="00060F80"/>
    <w:rsid w:val="00064E13"/>
    <w:rsid w:val="00064F3C"/>
    <w:rsid w:val="00070023"/>
    <w:rsid w:val="00072436"/>
    <w:rsid w:val="00072991"/>
    <w:rsid w:val="00072C03"/>
    <w:rsid w:val="00072CD6"/>
    <w:rsid w:val="000732B4"/>
    <w:rsid w:val="00073364"/>
    <w:rsid w:val="00075C37"/>
    <w:rsid w:val="000768D2"/>
    <w:rsid w:val="00077294"/>
    <w:rsid w:val="000800EA"/>
    <w:rsid w:val="000832E8"/>
    <w:rsid w:val="00084009"/>
    <w:rsid w:val="00084680"/>
    <w:rsid w:val="00085951"/>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6C5"/>
    <w:rsid w:val="000B67FE"/>
    <w:rsid w:val="000B7E02"/>
    <w:rsid w:val="000C026B"/>
    <w:rsid w:val="000C2D63"/>
    <w:rsid w:val="000C3CBC"/>
    <w:rsid w:val="000C452A"/>
    <w:rsid w:val="000C4C38"/>
    <w:rsid w:val="000D00B7"/>
    <w:rsid w:val="000D05E4"/>
    <w:rsid w:val="000D2886"/>
    <w:rsid w:val="000E14F0"/>
    <w:rsid w:val="000E152C"/>
    <w:rsid w:val="000E2A52"/>
    <w:rsid w:val="000E4023"/>
    <w:rsid w:val="000E5B34"/>
    <w:rsid w:val="000E678C"/>
    <w:rsid w:val="000E7696"/>
    <w:rsid w:val="000F068B"/>
    <w:rsid w:val="000F0997"/>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4653"/>
    <w:rsid w:val="00135FBF"/>
    <w:rsid w:val="00136F31"/>
    <w:rsid w:val="00142D73"/>
    <w:rsid w:val="001506FD"/>
    <w:rsid w:val="00150CF3"/>
    <w:rsid w:val="001525A3"/>
    <w:rsid w:val="00153574"/>
    <w:rsid w:val="00154877"/>
    <w:rsid w:val="00156108"/>
    <w:rsid w:val="00160A2B"/>
    <w:rsid w:val="00166054"/>
    <w:rsid w:val="001661C0"/>
    <w:rsid w:val="00166373"/>
    <w:rsid w:val="00166550"/>
    <w:rsid w:val="00166F30"/>
    <w:rsid w:val="0017227B"/>
    <w:rsid w:val="00174D34"/>
    <w:rsid w:val="00174DD9"/>
    <w:rsid w:val="001753A5"/>
    <w:rsid w:val="001757FC"/>
    <w:rsid w:val="001770ED"/>
    <w:rsid w:val="001773EA"/>
    <w:rsid w:val="00177E68"/>
    <w:rsid w:val="00180227"/>
    <w:rsid w:val="001816BD"/>
    <w:rsid w:val="001818E6"/>
    <w:rsid w:val="00181EB0"/>
    <w:rsid w:val="0018309D"/>
    <w:rsid w:val="00183DB3"/>
    <w:rsid w:val="001848EC"/>
    <w:rsid w:val="00185ACF"/>
    <w:rsid w:val="00186321"/>
    <w:rsid w:val="00186E0C"/>
    <w:rsid w:val="001877D2"/>
    <w:rsid w:val="00191755"/>
    <w:rsid w:val="00192055"/>
    <w:rsid w:val="001920DE"/>
    <w:rsid w:val="00193E82"/>
    <w:rsid w:val="0019787A"/>
    <w:rsid w:val="00197922"/>
    <w:rsid w:val="001A12FE"/>
    <w:rsid w:val="001A27E6"/>
    <w:rsid w:val="001A4B56"/>
    <w:rsid w:val="001A5900"/>
    <w:rsid w:val="001A7582"/>
    <w:rsid w:val="001A7653"/>
    <w:rsid w:val="001B09BF"/>
    <w:rsid w:val="001B1131"/>
    <w:rsid w:val="001B154B"/>
    <w:rsid w:val="001B1A4B"/>
    <w:rsid w:val="001B1D2C"/>
    <w:rsid w:val="001B2D10"/>
    <w:rsid w:val="001B3774"/>
    <w:rsid w:val="001B6018"/>
    <w:rsid w:val="001C1B42"/>
    <w:rsid w:val="001C426B"/>
    <w:rsid w:val="001C4BF5"/>
    <w:rsid w:val="001C56DA"/>
    <w:rsid w:val="001D217E"/>
    <w:rsid w:val="001D21AE"/>
    <w:rsid w:val="001D4902"/>
    <w:rsid w:val="001D6111"/>
    <w:rsid w:val="001E0B67"/>
    <w:rsid w:val="001E10A1"/>
    <w:rsid w:val="001E7ED3"/>
    <w:rsid w:val="001F04B3"/>
    <w:rsid w:val="001F144A"/>
    <w:rsid w:val="001F1B49"/>
    <w:rsid w:val="001F1D33"/>
    <w:rsid w:val="001F4CD9"/>
    <w:rsid w:val="001F5002"/>
    <w:rsid w:val="001F5213"/>
    <w:rsid w:val="001F521A"/>
    <w:rsid w:val="001F67CE"/>
    <w:rsid w:val="0020109B"/>
    <w:rsid w:val="002013DD"/>
    <w:rsid w:val="002018A6"/>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397B"/>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4311B"/>
    <w:rsid w:val="002458B2"/>
    <w:rsid w:val="00251CF8"/>
    <w:rsid w:val="00254DF0"/>
    <w:rsid w:val="00256887"/>
    <w:rsid w:val="0025688D"/>
    <w:rsid w:val="00256971"/>
    <w:rsid w:val="0025747C"/>
    <w:rsid w:val="0026004E"/>
    <w:rsid w:val="00260C0F"/>
    <w:rsid w:val="00260F3F"/>
    <w:rsid w:val="00265109"/>
    <w:rsid w:val="002651C0"/>
    <w:rsid w:val="00265D2A"/>
    <w:rsid w:val="00266191"/>
    <w:rsid w:val="00271A41"/>
    <w:rsid w:val="00273A33"/>
    <w:rsid w:val="00274871"/>
    <w:rsid w:val="00274F04"/>
    <w:rsid w:val="00276709"/>
    <w:rsid w:val="002816A0"/>
    <w:rsid w:val="00282D9D"/>
    <w:rsid w:val="00283382"/>
    <w:rsid w:val="00283FA3"/>
    <w:rsid w:val="002850D2"/>
    <w:rsid w:val="002869D5"/>
    <w:rsid w:val="00286F18"/>
    <w:rsid w:val="002877E1"/>
    <w:rsid w:val="0029084E"/>
    <w:rsid w:val="0029093B"/>
    <w:rsid w:val="00290C7F"/>
    <w:rsid w:val="0029120E"/>
    <w:rsid w:val="00291870"/>
    <w:rsid w:val="0029212E"/>
    <w:rsid w:val="00292B21"/>
    <w:rsid w:val="00294026"/>
    <w:rsid w:val="002979C7"/>
    <w:rsid w:val="002A04EE"/>
    <w:rsid w:val="002A1023"/>
    <w:rsid w:val="002A42F9"/>
    <w:rsid w:val="002A6E8C"/>
    <w:rsid w:val="002B33A2"/>
    <w:rsid w:val="002B40CD"/>
    <w:rsid w:val="002B56F2"/>
    <w:rsid w:val="002B5DE6"/>
    <w:rsid w:val="002B5E2A"/>
    <w:rsid w:val="002B6162"/>
    <w:rsid w:val="002C027E"/>
    <w:rsid w:val="002C1FA5"/>
    <w:rsid w:val="002C3A98"/>
    <w:rsid w:val="002C47C3"/>
    <w:rsid w:val="002C6419"/>
    <w:rsid w:val="002C7D0F"/>
    <w:rsid w:val="002D09EA"/>
    <w:rsid w:val="002D18A3"/>
    <w:rsid w:val="002D53D0"/>
    <w:rsid w:val="002D5EF5"/>
    <w:rsid w:val="002D68DD"/>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058D5"/>
    <w:rsid w:val="00306728"/>
    <w:rsid w:val="0031234F"/>
    <w:rsid w:val="00314017"/>
    <w:rsid w:val="00314942"/>
    <w:rsid w:val="003209CB"/>
    <w:rsid w:val="00320BCF"/>
    <w:rsid w:val="00325313"/>
    <w:rsid w:val="00325E80"/>
    <w:rsid w:val="0032697F"/>
    <w:rsid w:val="003274B6"/>
    <w:rsid w:val="0032766E"/>
    <w:rsid w:val="00330B41"/>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48D"/>
    <w:rsid w:val="00345926"/>
    <w:rsid w:val="00346369"/>
    <w:rsid w:val="00347423"/>
    <w:rsid w:val="003537CA"/>
    <w:rsid w:val="00356270"/>
    <w:rsid w:val="00356D82"/>
    <w:rsid w:val="00356E6F"/>
    <w:rsid w:val="0035773D"/>
    <w:rsid w:val="00357988"/>
    <w:rsid w:val="00357AC5"/>
    <w:rsid w:val="003614CD"/>
    <w:rsid w:val="00364A3B"/>
    <w:rsid w:val="00366CD4"/>
    <w:rsid w:val="003671F4"/>
    <w:rsid w:val="0036764F"/>
    <w:rsid w:val="00371211"/>
    <w:rsid w:val="00373D00"/>
    <w:rsid w:val="00373F1F"/>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0394"/>
    <w:rsid w:val="003B0BB7"/>
    <w:rsid w:val="003B751B"/>
    <w:rsid w:val="003B761E"/>
    <w:rsid w:val="003C1A0F"/>
    <w:rsid w:val="003C3B78"/>
    <w:rsid w:val="003C46C0"/>
    <w:rsid w:val="003C5264"/>
    <w:rsid w:val="003C5777"/>
    <w:rsid w:val="003C6227"/>
    <w:rsid w:val="003D10B1"/>
    <w:rsid w:val="003D1106"/>
    <w:rsid w:val="003D3EB4"/>
    <w:rsid w:val="003D44F5"/>
    <w:rsid w:val="003D55C9"/>
    <w:rsid w:val="003D77B9"/>
    <w:rsid w:val="003E251E"/>
    <w:rsid w:val="003E2FE5"/>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0F60"/>
    <w:rsid w:val="00423224"/>
    <w:rsid w:val="00423BC1"/>
    <w:rsid w:val="00424268"/>
    <w:rsid w:val="00425223"/>
    <w:rsid w:val="00425CFF"/>
    <w:rsid w:val="004327BA"/>
    <w:rsid w:val="004332AA"/>
    <w:rsid w:val="004343ED"/>
    <w:rsid w:val="00434E2C"/>
    <w:rsid w:val="00436D26"/>
    <w:rsid w:val="004425B3"/>
    <w:rsid w:val="00443321"/>
    <w:rsid w:val="004446C6"/>
    <w:rsid w:val="00444A06"/>
    <w:rsid w:val="004464C6"/>
    <w:rsid w:val="00447D7A"/>
    <w:rsid w:val="0045185A"/>
    <w:rsid w:val="00452227"/>
    <w:rsid w:val="00452D8E"/>
    <w:rsid w:val="00452E75"/>
    <w:rsid w:val="00454D38"/>
    <w:rsid w:val="00455ECA"/>
    <w:rsid w:val="00462DF2"/>
    <w:rsid w:val="00463EE7"/>
    <w:rsid w:val="004667FA"/>
    <w:rsid w:val="00471902"/>
    <w:rsid w:val="00472327"/>
    <w:rsid w:val="004726AE"/>
    <w:rsid w:val="00474032"/>
    <w:rsid w:val="00474B0E"/>
    <w:rsid w:val="00476B56"/>
    <w:rsid w:val="004804C0"/>
    <w:rsid w:val="004829EA"/>
    <w:rsid w:val="00482A0C"/>
    <w:rsid w:val="00484DDC"/>
    <w:rsid w:val="00485076"/>
    <w:rsid w:val="004851BA"/>
    <w:rsid w:val="004851F2"/>
    <w:rsid w:val="00486BD6"/>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E7E6A"/>
    <w:rsid w:val="004F1699"/>
    <w:rsid w:val="004F215C"/>
    <w:rsid w:val="004F47C5"/>
    <w:rsid w:val="005005F7"/>
    <w:rsid w:val="0050250A"/>
    <w:rsid w:val="0050380E"/>
    <w:rsid w:val="0050689A"/>
    <w:rsid w:val="00513F99"/>
    <w:rsid w:val="0051402A"/>
    <w:rsid w:val="00515758"/>
    <w:rsid w:val="00520A43"/>
    <w:rsid w:val="0052109E"/>
    <w:rsid w:val="00521A18"/>
    <w:rsid w:val="005224E0"/>
    <w:rsid w:val="00525D19"/>
    <w:rsid w:val="005262A2"/>
    <w:rsid w:val="00526AE6"/>
    <w:rsid w:val="0053079C"/>
    <w:rsid w:val="00531982"/>
    <w:rsid w:val="005324AB"/>
    <w:rsid w:val="00535214"/>
    <w:rsid w:val="00536AA2"/>
    <w:rsid w:val="0054078C"/>
    <w:rsid w:val="00541682"/>
    <w:rsid w:val="005422EC"/>
    <w:rsid w:val="0054374A"/>
    <w:rsid w:val="00545F82"/>
    <w:rsid w:val="0054606E"/>
    <w:rsid w:val="00546174"/>
    <w:rsid w:val="00546D10"/>
    <w:rsid w:val="00547A5E"/>
    <w:rsid w:val="00552E04"/>
    <w:rsid w:val="00554C79"/>
    <w:rsid w:val="00561098"/>
    <w:rsid w:val="005644D1"/>
    <w:rsid w:val="005700CA"/>
    <w:rsid w:val="00570C39"/>
    <w:rsid w:val="00571521"/>
    <w:rsid w:val="00573574"/>
    <w:rsid w:val="00574B4F"/>
    <w:rsid w:val="00576364"/>
    <w:rsid w:val="00580D74"/>
    <w:rsid w:val="0058277D"/>
    <w:rsid w:val="00584902"/>
    <w:rsid w:val="005866E8"/>
    <w:rsid w:val="0058726C"/>
    <w:rsid w:val="00587301"/>
    <w:rsid w:val="00587C94"/>
    <w:rsid w:val="0059005A"/>
    <w:rsid w:val="00590DC6"/>
    <w:rsid w:val="005916AD"/>
    <w:rsid w:val="0059188B"/>
    <w:rsid w:val="00592C1E"/>
    <w:rsid w:val="00595D97"/>
    <w:rsid w:val="00595F98"/>
    <w:rsid w:val="005A1C55"/>
    <w:rsid w:val="005A210D"/>
    <w:rsid w:val="005A3FD9"/>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407"/>
    <w:rsid w:val="005C15D2"/>
    <w:rsid w:val="005C2457"/>
    <w:rsid w:val="005C476D"/>
    <w:rsid w:val="005C52AA"/>
    <w:rsid w:val="005C5CD1"/>
    <w:rsid w:val="005C6844"/>
    <w:rsid w:val="005C6C95"/>
    <w:rsid w:val="005D201C"/>
    <w:rsid w:val="005D46EC"/>
    <w:rsid w:val="005D5862"/>
    <w:rsid w:val="005E008F"/>
    <w:rsid w:val="005E3E08"/>
    <w:rsid w:val="005E42B9"/>
    <w:rsid w:val="005E60FA"/>
    <w:rsid w:val="005E793B"/>
    <w:rsid w:val="005F1D67"/>
    <w:rsid w:val="005F2428"/>
    <w:rsid w:val="005F2DB5"/>
    <w:rsid w:val="005F3C61"/>
    <w:rsid w:val="005F40E0"/>
    <w:rsid w:val="005F4F30"/>
    <w:rsid w:val="005F5363"/>
    <w:rsid w:val="005F652E"/>
    <w:rsid w:val="005F7AC3"/>
    <w:rsid w:val="00602167"/>
    <w:rsid w:val="00602C16"/>
    <w:rsid w:val="00605154"/>
    <w:rsid w:val="0061010C"/>
    <w:rsid w:val="0061050E"/>
    <w:rsid w:val="00610AFD"/>
    <w:rsid w:val="00610E35"/>
    <w:rsid w:val="00613D11"/>
    <w:rsid w:val="00616E35"/>
    <w:rsid w:val="0061793A"/>
    <w:rsid w:val="00620A7D"/>
    <w:rsid w:val="006217C7"/>
    <w:rsid w:val="00621C71"/>
    <w:rsid w:val="00621F81"/>
    <w:rsid w:val="00623A57"/>
    <w:rsid w:val="0062590E"/>
    <w:rsid w:val="00632ACA"/>
    <w:rsid w:val="00633C79"/>
    <w:rsid w:val="006348C5"/>
    <w:rsid w:val="00635174"/>
    <w:rsid w:val="00636D22"/>
    <w:rsid w:val="006376F3"/>
    <w:rsid w:val="006410D8"/>
    <w:rsid w:val="006445BF"/>
    <w:rsid w:val="00644C81"/>
    <w:rsid w:val="006463E0"/>
    <w:rsid w:val="006514E1"/>
    <w:rsid w:val="00651A85"/>
    <w:rsid w:val="0065292F"/>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97DCB"/>
    <w:rsid w:val="006A12D5"/>
    <w:rsid w:val="006A5081"/>
    <w:rsid w:val="006A53CC"/>
    <w:rsid w:val="006A6D09"/>
    <w:rsid w:val="006B1B60"/>
    <w:rsid w:val="006B1B8A"/>
    <w:rsid w:val="006B4C02"/>
    <w:rsid w:val="006C12BA"/>
    <w:rsid w:val="006C2AAF"/>
    <w:rsid w:val="006C2BDC"/>
    <w:rsid w:val="006D23A4"/>
    <w:rsid w:val="006D2E98"/>
    <w:rsid w:val="006D2F39"/>
    <w:rsid w:val="006D601C"/>
    <w:rsid w:val="006E14AE"/>
    <w:rsid w:val="006E176D"/>
    <w:rsid w:val="006E292D"/>
    <w:rsid w:val="006E3A9C"/>
    <w:rsid w:val="006E43C3"/>
    <w:rsid w:val="006E6599"/>
    <w:rsid w:val="006F0AE1"/>
    <w:rsid w:val="006F0BF8"/>
    <w:rsid w:val="006F0CB5"/>
    <w:rsid w:val="006F2195"/>
    <w:rsid w:val="006F2791"/>
    <w:rsid w:val="006F3A8F"/>
    <w:rsid w:val="007042FA"/>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44C6"/>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6296A"/>
    <w:rsid w:val="00766352"/>
    <w:rsid w:val="0077071F"/>
    <w:rsid w:val="00770E60"/>
    <w:rsid w:val="00771574"/>
    <w:rsid w:val="007736EA"/>
    <w:rsid w:val="00775545"/>
    <w:rsid w:val="0077575A"/>
    <w:rsid w:val="00775894"/>
    <w:rsid w:val="00776FC9"/>
    <w:rsid w:val="00781D04"/>
    <w:rsid w:val="00782CA3"/>
    <w:rsid w:val="00783059"/>
    <w:rsid w:val="00784709"/>
    <w:rsid w:val="007847B6"/>
    <w:rsid w:val="00795189"/>
    <w:rsid w:val="0079544C"/>
    <w:rsid w:val="00795E93"/>
    <w:rsid w:val="00796270"/>
    <w:rsid w:val="00796B8F"/>
    <w:rsid w:val="007A0534"/>
    <w:rsid w:val="007A1E51"/>
    <w:rsid w:val="007A2C31"/>
    <w:rsid w:val="007A2F2E"/>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6D80"/>
    <w:rsid w:val="007C758C"/>
    <w:rsid w:val="007C79B7"/>
    <w:rsid w:val="007D331C"/>
    <w:rsid w:val="007D347E"/>
    <w:rsid w:val="007D6F68"/>
    <w:rsid w:val="007E0E5C"/>
    <w:rsid w:val="007E1189"/>
    <w:rsid w:val="007E1216"/>
    <w:rsid w:val="007E1ED9"/>
    <w:rsid w:val="007E270B"/>
    <w:rsid w:val="007E2AD4"/>
    <w:rsid w:val="007E64F0"/>
    <w:rsid w:val="007F124D"/>
    <w:rsid w:val="007F316A"/>
    <w:rsid w:val="007F59FA"/>
    <w:rsid w:val="007F5C60"/>
    <w:rsid w:val="007F62C9"/>
    <w:rsid w:val="007F7963"/>
    <w:rsid w:val="00805F1A"/>
    <w:rsid w:val="00814199"/>
    <w:rsid w:val="00814B08"/>
    <w:rsid w:val="008167B2"/>
    <w:rsid w:val="0082294D"/>
    <w:rsid w:val="00825FD4"/>
    <w:rsid w:val="00826A1A"/>
    <w:rsid w:val="00826EAE"/>
    <w:rsid w:val="00827039"/>
    <w:rsid w:val="00830310"/>
    <w:rsid w:val="00830E7D"/>
    <w:rsid w:val="00832311"/>
    <w:rsid w:val="00833AA0"/>
    <w:rsid w:val="00833C9E"/>
    <w:rsid w:val="00834086"/>
    <w:rsid w:val="00834F0A"/>
    <w:rsid w:val="00836AAF"/>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6187"/>
    <w:rsid w:val="00857210"/>
    <w:rsid w:val="00860DFB"/>
    <w:rsid w:val="008614C3"/>
    <w:rsid w:val="00862189"/>
    <w:rsid w:val="00862CCE"/>
    <w:rsid w:val="00873674"/>
    <w:rsid w:val="008744A9"/>
    <w:rsid w:val="008750E8"/>
    <w:rsid w:val="008760CC"/>
    <w:rsid w:val="00876163"/>
    <w:rsid w:val="00877BC4"/>
    <w:rsid w:val="00881AF8"/>
    <w:rsid w:val="00881DF2"/>
    <w:rsid w:val="008826FF"/>
    <w:rsid w:val="008842B2"/>
    <w:rsid w:val="00885478"/>
    <w:rsid w:val="0088705A"/>
    <w:rsid w:val="00890FF0"/>
    <w:rsid w:val="0089386D"/>
    <w:rsid w:val="008954D8"/>
    <w:rsid w:val="00895A05"/>
    <w:rsid w:val="00896BE3"/>
    <w:rsid w:val="008A1F47"/>
    <w:rsid w:val="008A1F4D"/>
    <w:rsid w:val="008A219D"/>
    <w:rsid w:val="008A34B2"/>
    <w:rsid w:val="008A4AE8"/>
    <w:rsid w:val="008B066B"/>
    <w:rsid w:val="008B0E83"/>
    <w:rsid w:val="008B102E"/>
    <w:rsid w:val="008B3755"/>
    <w:rsid w:val="008B5351"/>
    <w:rsid w:val="008B540C"/>
    <w:rsid w:val="008B5627"/>
    <w:rsid w:val="008B749E"/>
    <w:rsid w:val="008B7C20"/>
    <w:rsid w:val="008C2326"/>
    <w:rsid w:val="008C3691"/>
    <w:rsid w:val="008C48F9"/>
    <w:rsid w:val="008C4EDF"/>
    <w:rsid w:val="008C633E"/>
    <w:rsid w:val="008D0F0B"/>
    <w:rsid w:val="008D0FC3"/>
    <w:rsid w:val="008D254B"/>
    <w:rsid w:val="008D2A1F"/>
    <w:rsid w:val="008D4704"/>
    <w:rsid w:val="008D6256"/>
    <w:rsid w:val="008D6709"/>
    <w:rsid w:val="008E1C34"/>
    <w:rsid w:val="008E50E3"/>
    <w:rsid w:val="008E5832"/>
    <w:rsid w:val="008F0D92"/>
    <w:rsid w:val="008F3A66"/>
    <w:rsid w:val="008F42E8"/>
    <w:rsid w:val="008F4743"/>
    <w:rsid w:val="008F49AC"/>
    <w:rsid w:val="008F5904"/>
    <w:rsid w:val="008F7A1B"/>
    <w:rsid w:val="0090056A"/>
    <w:rsid w:val="0090162C"/>
    <w:rsid w:val="0090657C"/>
    <w:rsid w:val="0090688C"/>
    <w:rsid w:val="00907CAA"/>
    <w:rsid w:val="009100E8"/>
    <w:rsid w:val="0091048D"/>
    <w:rsid w:val="0091157F"/>
    <w:rsid w:val="00911D9C"/>
    <w:rsid w:val="00912740"/>
    <w:rsid w:val="009143D1"/>
    <w:rsid w:val="0091508A"/>
    <w:rsid w:val="00916A5B"/>
    <w:rsid w:val="00920997"/>
    <w:rsid w:val="00920EE8"/>
    <w:rsid w:val="00921913"/>
    <w:rsid w:val="009219E3"/>
    <w:rsid w:val="00921DDD"/>
    <w:rsid w:val="009250D3"/>
    <w:rsid w:val="0093030C"/>
    <w:rsid w:val="00932AED"/>
    <w:rsid w:val="00933322"/>
    <w:rsid w:val="0093381E"/>
    <w:rsid w:val="009343B7"/>
    <w:rsid w:val="009345FD"/>
    <w:rsid w:val="00941B72"/>
    <w:rsid w:val="009430CC"/>
    <w:rsid w:val="009435AA"/>
    <w:rsid w:val="009507F8"/>
    <w:rsid w:val="0095080F"/>
    <w:rsid w:val="009523BC"/>
    <w:rsid w:val="00953B7B"/>
    <w:rsid w:val="009555DB"/>
    <w:rsid w:val="00955690"/>
    <w:rsid w:val="00960648"/>
    <w:rsid w:val="009607F6"/>
    <w:rsid w:val="00961367"/>
    <w:rsid w:val="009645D4"/>
    <w:rsid w:val="00965238"/>
    <w:rsid w:val="0096592F"/>
    <w:rsid w:val="009667FC"/>
    <w:rsid w:val="0097109A"/>
    <w:rsid w:val="0097354F"/>
    <w:rsid w:val="0097538A"/>
    <w:rsid w:val="0097632A"/>
    <w:rsid w:val="00976828"/>
    <w:rsid w:val="00981814"/>
    <w:rsid w:val="00984A4F"/>
    <w:rsid w:val="00985929"/>
    <w:rsid w:val="00986D0E"/>
    <w:rsid w:val="00987E0D"/>
    <w:rsid w:val="00990AC3"/>
    <w:rsid w:val="00993479"/>
    <w:rsid w:val="0099438E"/>
    <w:rsid w:val="00994EDF"/>
    <w:rsid w:val="00995837"/>
    <w:rsid w:val="0099731A"/>
    <w:rsid w:val="009A1276"/>
    <w:rsid w:val="009A3F0F"/>
    <w:rsid w:val="009A51B2"/>
    <w:rsid w:val="009A5E78"/>
    <w:rsid w:val="009B1C4B"/>
    <w:rsid w:val="009B2BA6"/>
    <w:rsid w:val="009B5D65"/>
    <w:rsid w:val="009B75B5"/>
    <w:rsid w:val="009B7703"/>
    <w:rsid w:val="009B7FC1"/>
    <w:rsid w:val="009C0520"/>
    <w:rsid w:val="009C061C"/>
    <w:rsid w:val="009C478D"/>
    <w:rsid w:val="009C4B91"/>
    <w:rsid w:val="009C5C41"/>
    <w:rsid w:val="009D4331"/>
    <w:rsid w:val="009E2ABD"/>
    <w:rsid w:val="009E32C0"/>
    <w:rsid w:val="009E47CF"/>
    <w:rsid w:val="009E5D63"/>
    <w:rsid w:val="009E793C"/>
    <w:rsid w:val="009F0F47"/>
    <w:rsid w:val="009F12CB"/>
    <w:rsid w:val="009F4F7B"/>
    <w:rsid w:val="009F532A"/>
    <w:rsid w:val="009F6F36"/>
    <w:rsid w:val="009F7404"/>
    <w:rsid w:val="009F7C48"/>
    <w:rsid w:val="00A01443"/>
    <w:rsid w:val="00A0375D"/>
    <w:rsid w:val="00A03E16"/>
    <w:rsid w:val="00A054EE"/>
    <w:rsid w:val="00A05CA2"/>
    <w:rsid w:val="00A07368"/>
    <w:rsid w:val="00A121D6"/>
    <w:rsid w:val="00A127B2"/>
    <w:rsid w:val="00A12EA0"/>
    <w:rsid w:val="00A12EFC"/>
    <w:rsid w:val="00A13C01"/>
    <w:rsid w:val="00A140D9"/>
    <w:rsid w:val="00A142E9"/>
    <w:rsid w:val="00A16666"/>
    <w:rsid w:val="00A202F7"/>
    <w:rsid w:val="00A20905"/>
    <w:rsid w:val="00A21430"/>
    <w:rsid w:val="00A2223C"/>
    <w:rsid w:val="00A23805"/>
    <w:rsid w:val="00A239B0"/>
    <w:rsid w:val="00A25E24"/>
    <w:rsid w:val="00A270F5"/>
    <w:rsid w:val="00A318E3"/>
    <w:rsid w:val="00A330D4"/>
    <w:rsid w:val="00A33DCF"/>
    <w:rsid w:val="00A37277"/>
    <w:rsid w:val="00A4367E"/>
    <w:rsid w:val="00A43F10"/>
    <w:rsid w:val="00A43F7A"/>
    <w:rsid w:val="00A53174"/>
    <w:rsid w:val="00A53B93"/>
    <w:rsid w:val="00A54AF1"/>
    <w:rsid w:val="00A6120B"/>
    <w:rsid w:val="00A632CD"/>
    <w:rsid w:val="00A644C0"/>
    <w:rsid w:val="00A70E77"/>
    <w:rsid w:val="00A71391"/>
    <w:rsid w:val="00A749F0"/>
    <w:rsid w:val="00A77111"/>
    <w:rsid w:val="00A772A1"/>
    <w:rsid w:val="00A77A70"/>
    <w:rsid w:val="00A81B04"/>
    <w:rsid w:val="00A827CD"/>
    <w:rsid w:val="00A8461D"/>
    <w:rsid w:val="00A84A13"/>
    <w:rsid w:val="00A87B0A"/>
    <w:rsid w:val="00A905AD"/>
    <w:rsid w:val="00A92CC4"/>
    <w:rsid w:val="00A92D0B"/>
    <w:rsid w:val="00A96E4C"/>
    <w:rsid w:val="00AA0095"/>
    <w:rsid w:val="00AA13FB"/>
    <w:rsid w:val="00AA2496"/>
    <w:rsid w:val="00AA303A"/>
    <w:rsid w:val="00AA3191"/>
    <w:rsid w:val="00AA47E6"/>
    <w:rsid w:val="00AA4F2B"/>
    <w:rsid w:val="00AA5979"/>
    <w:rsid w:val="00AA7EE0"/>
    <w:rsid w:val="00AB190A"/>
    <w:rsid w:val="00AB48CA"/>
    <w:rsid w:val="00AB48D9"/>
    <w:rsid w:val="00AB7C95"/>
    <w:rsid w:val="00AB7E3D"/>
    <w:rsid w:val="00AC0558"/>
    <w:rsid w:val="00AC0CE9"/>
    <w:rsid w:val="00AC3E96"/>
    <w:rsid w:val="00AC42DE"/>
    <w:rsid w:val="00AC4875"/>
    <w:rsid w:val="00AC4A09"/>
    <w:rsid w:val="00AC4B7B"/>
    <w:rsid w:val="00AC4D7D"/>
    <w:rsid w:val="00AC4F66"/>
    <w:rsid w:val="00AC529E"/>
    <w:rsid w:val="00AC5A3C"/>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186"/>
    <w:rsid w:val="00B1068E"/>
    <w:rsid w:val="00B11278"/>
    <w:rsid w:val="00B11D73"/>
    <w:rsid w:val="00B165C1"/>
    <w:rsid w:val="00B16DB0"/>
    <w:rsid w:val="00B17C58"/>
    <w:rsid w:val="00B20529"/>
    <w:rsid w:val="00B2094B"/>
    <w:rsid w:val="00B231DB"/>
    <w:rsid w:val="00B23639"/>
    <w:rsid w:val="00B24D35"/>
    <w:rsid w:val="00B263CC"/>
    <w:rsid w:val="00B26CC8"/>
    <w:rsid w:val="00B275D1"/>
    <w:rsid w:val="00B27F75"/>
    <w:rsid w:val="00B3170C"/>
    <w:rsid w:val="00B3325A"/>
    <w:rsid w:val="00B34245"/>
    <w:rsid w:val="00B34C20"/>
    <w:rsid w:val="00B414EE"/>
    <w:rsid w:val="00B41A4E"/>
    <w:rsid w:val="00B42A4F"/>
    <w:rsid w:val="00B43A43"/>
    <w:rsid w:val="00B45D92"/>
    <w:rsid w:val="00B50753"/>
    <w:rsid w:val="00B52FF1"/>
    <w:rsid w:val="00B53253"/>
    <w:rsid w:val="00B5369F"/>
    <w:rsid w:val="00B53BF3"/>
    <w:rsid w:val="00B5577A"/>
    <w:rsid w:val="00B57220"/>
    <w:rsid w:val="00B573AD"/>
    <w:rsid w:val="00B60C96"/>
    <w:rsid w:val="00B6208A"/>
    <w:rsid w:val="00B63388"/>
    <w:rsid w:val="00B63ECA"/>
    <w:rsid w:val="00B66993"/>
    <w:rsid w:val="00B6714E"/>
    <w:rsid w:val="00B6722A"/>
    <w:rsid w:val="00B70570"/>
    <w:rsid w:val="00B705CE"/>
    <w:rsid w:val="00B713D0"/>
    <w:rsid w:val="00B72316"/>
    <w:rsid w:val="00B727A2"/>
    <w:rsid w:val="00B72BF6"/>
    <w:rsid w:val="00B74143"/>
    <w:rsid w:val="00B74D6E"/>
    <w:rsid w:val="00B80BB9"/>
    <w:rsid w:val="00B81E51"/>
    <w:rsid w:val="00B82DC1"/>
    <w:rsid w:val="00B866C7"/>
    <w:rsid w:val="00B90D49"/>
    <w:rsid w:val="00B91D9F"/>
    <w:rsid w:val="00B927F0"/>
    <w:rsid w:val="00B93958"/>
    <w:rsid w:val="00B94A01"/>
    <w:rsid w:val="00B9500E"/>
    <w:rsid w:val="00B97253"/>
    <w:rsid w:val="00BA2BDB"/>
    <w:rsid w:val="00BA4005"/>
    <w:rsid w:val="00BA4EC9"/>
    <w:rsid w:val="00BA706F"/>
    <w:rsid w:val="00BB0154"/>
    <w:rsid w:val="00BB01B6"/>
    <w:rsid w:val="00BB4684"/>
    <w:rsid w:val="00BB515A"/>
    <w:rsid w:val="00BB56CB"/>
    <w:rsid w:val="00BC3A3D"/>
    <w:rsid w:val="00BC3D69"/>
    <w:rsid w:val="00BC5AF6"/>
    <w:rsid w:val="00BC6BB1"/>
    <w:rsid w:val="00BD01BA"/>
    <w:rsid w:val="00BD10AC"/>
    <w:rsid w:val="00BD63F2"/>
    <w:rsid w:val="00BE03C1"/>
    <w:rsid w:val="00BE0A90"/>
    <w:rsid w:val="00BE39B4"/>
    <w:rsid w:val="00BE3BE4"/>
    <w:rsid w:val="00BE6832"/>
    <w:rsid w:val="00BE76A2"/>
    <w:rsid w:val="00BE76DC"/>
    <w:rsid w:val="00BF4791"/>
    <w:rsid w:val="00BF57EE"/>
    <w:rsid w:val="00BF6383"/>
    <w:rsid w:val="00C02655"/>
    <w:rsid w:val="00C10438"/>
    <w:rsid w:val="00C1164F"/>
    <w:rsid w:val="00C11E83"/>
    <w:rsid w:val="00C152F1"/>
    <w:rsid w:val="00C20145"/>
    <w:rsid w:val="00C21370"/>
    <w:rsid w:val="00C224D8"/>
    <w:rsid w:val="00C234CD"/>
    <w:rsid w:val="00C237B2"/>
    <w:rsid w:val="00C23866"/>
    <w:rsid w:val="00C2402A"/>
    <w:rsid w:val="00C2629F"/>
    <w:rsid w:val="00C3076C"/>
    <w:rsid w:val="00C30F9D"/>
    <w:rsid w:val="00C31288"/>
    <w:rsid w:val="00C312F2"/>
    <w:rsid w:val="00C339AC"/>
    <w:rsid w:val="00C3461D"/>
    <w:rsid w:val="00C43758"/>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5AA3"/>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A63A5"/>
    <w:rsid w:val="00CB3710"/>
    <w:rsid w:val="00CB43D4"/>
    <w:rsid w:val="00CB447E"/>
    <w:rsid w:val="00CB78DE"/>
    <w:rsid w:val="00CC0AA2"/>
    <w:rsid w:val="00CC29AE"/>
    <w:rsid w:val="00CC2AC9"/>
    <w:rsid w:val="00CC2C8C"/>
    <w:rsid w:val="00CC554B"/>
    <w:rsid w:val="00CC606F"/>
    <w:rsid w:val="00CC628E"/>
    <w:rsid w:val="00CC6DCF"/>
    <w:rsid w:val="00CC74AD"/>
    <w:rsid w:val="00CC7DDE"/>
    <w:rsid w:val="00CD0A28"/>
    <w:rsid w:val="00CD0DA2"/>
    <w:rsid w:val="00CD2BF9"/>
    <w:rsid w:val="00CD322A"/>
    <w:rsid w:val="00CD3C58"/>
    <w:rsid w:val="00CD5883"/>
    <w:rsid w:val="00CD5EF4"/>
    <w:rsid w:val="00CE00B3"/>
    <w:rsid w:val="00CE09A5"/>
    <w:rsid w:val="00CE107A"/>
    <w:rsid w:val="00CE45E8"/>
    <w:rsid w:val="00CE4647"/>
    <w:rsid w:val="00CE58E6"/>
    <w:rsid w:val="00CE6A42"/>
    <w:rsid w:val="00CE70F9"/>
    <w:rsid w:val="00CE75C2"/>
    <w:rsid w:val="00CE7BA9"/>
    <w:rsid w:val="00CF0851"/>
    <w:rsid w:val="00CF1319"/>
    <w:rsid w:val="00CF1D9E"/>
    <w:rsid w:val="00CF49C5"/>
    <w:rsid w:val="00CF5AC3"/>
    <w:rsid w:val="00CF755B"/>
    <w:rsid w:val="00D000C1"/>
    <w:rsid w:val="00D03CEE"/>
    <w:rsid w:val="00D0514F"/>
    <w:rsid w:val="00D060DE"/>
    <w:rsid w:val="00D11042"/>
    <w:rsid w:val="00D12BB0"/>
    <w:rsid w:val="00D130BB"/>
    <w:rsid w:val="00D131CD"/>
    <w:rsid w:val="00D13C77"/>
    <w:rsid w:val="00D17B5C"/>
    <w:rsid w:val="00D21496"/>
    <w:rsid w:val="00D21705"/>
    <w:rsid w:val="00D21BF9"/>
    <w:rsid w:val="00D223F9"/>
    <w:rsid w:val="00D231E9"/>
    <w:rsid w:val="00D23FC9"/>
    <w:rsid w:val="00D2468B"/>
    <w:rsid w:val="00D24BEE"/>
    <w:rsid w:val="00D24DA7"/>
    <w:rsid w:val="00D251F6"/>
    <w:rsid w:val="00D30431"/>
    <w:rsid w:val="00D34080"/>
    <w:rsid w:val="00D34AC8"/>
    <w:rsid w:val="00D34B4F"/>
    <w:rsid w:val="00D3544A"/>
    <w:rsid w:val="00D359E1"/>
    <w:rsid w:val="00D35F58"/>
    <w:rsid w:val="00D35FE8"/>
    <w:rsid w:val="00D36508"/>
    <w:rsid w:val="00D37677"/>
    <w:rsid w:val="00D411BF"/>
    <w:rsid w:val="00D41E8F"/>
    <w:rsid w:val="00D42EE9"/>
    <w:rsid w:val="00D435B7"/>
    <w:rsid w:val="00D43DC7"/>
    <w:rsid w:val="00D43FAE"/>
    <w:rsid w:val="00D44FC3"/>
    <w:rsid w:val="00D45370"/>
    <w:rsid w:val="00D45A37"/>
    <w:rsid w:val="00D5072E"/>
    <w:rsid w:val="00D5438C"/>
    <w:rsid w:val="00D5513E"/>
    <w:rsid w:val="00D57F0C"/>
    <w:rsid w:val="00D60201"/>
    <w:rsid w:val="00D66223"/>
    <w:rsid w:val="00D6753F"/>
    <w:rsid w:val="00D70022"/>
    <w:rsid w:val="00D71454"/>
    <w:rsid w:val="00D717EA"/>
    <w:rsid w:val="00D73092"/>
    <w:rsid w:val="00D73A9B"/>
    <w:rsid w:val="00D74964"/>
    <w:rsid w:val="00D75497"/>
    <w:rsid w:val="00D75959"/>
    <w:rsid w:val="00D77E78"/>
    <w:rsid w:val="00D806C1"/>
    <w:rsid w:val="00D80D65"/>
    <w:rsid w:val="00D82331"/>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B3981"/>
    <w:rsid w:val="00DB65A8"/>
    <w:rsid w:val="00DB795D"/>
    <w:rsid w:val="00DB7AA8"/>
    <w:rsid w:val="00DC1A94"/>
    <w:rsid w:val="00DC2447"/>
    <w:rsid w:val="00DC282E"/>
    <w:rsid w:val="00DC355C"/>
    <w:rsid w:val="00DC3FD3"/>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BF"/>
    <w:rsid w:val="00DF638C"/>
    <w:rsid w:val="00E0026D"/>
    <w:rsid w:val="00E00334"/>
    <w:rsid w:val="00E013C5"/>
    <w:rsid w:val="00E019C0"/>
    <w:rsid w:val="00E05480"/>
    <w:rsid w:val="00E062E3"/>
    <w:rsid w:val="00E069DB"/>
    <w:rsid w:val="00E06EE2"/>
    <w:rsid w:val="00E10747"/>
    <w:rsid w:val="00E108F8"/>
    <w:rsid w:val="00E11C0B"/>
    <w:rsid w:val="00E124E6"/>
    <w:rsid w:val="00E128C2"/>
    <w:rsid w:val="00E1349D"/>
    <w:rsid w:val="00E1372A"/>
    <w:rsid w:val="00E13E8E"/>
    <w:rsid w:val="00E1433E"/>
    <w:rsid w:val="00E14D21"/>
    <w:rsid w:val="00E207DF"/>
    <w:rsid w:val="00E20CD4"/>
    <w:rsid w:val="00E20ED3"/>
    <w:rsid w:val="00E26051"/>
    <w:rsid w:val="00E26754"/>
    <w:rsid w:val="00E26C95"/>
    <w:rsid w:val="00E27EDD"/>
    <w:rsid w:val="00E32FE4"/>
    <w:rsid w:val="00E33035"/>
    <w:rsid w:val="00E33406"/>
    <w:rsid w:val="00E377C6"/>
    <w:rsid w:val="00E378B4"/>
    <w:rsid w:val="00E407B4"/>
    <w:rsid w:val="00E41477"/>
    <w:rsid w:val="00E41B6B"/>
    <w:rsid w:val="00E42D13"/>
    <w:rsid w:val="00E42F68"/>
    <w:rsid w:val="00E434FB"/>
    <w:rsid w:val="00E45C1B"/>
    <w:rsid w:val="00E465A8"/>
    <w:rsid w:val="00E51462"/>
    <w:rsid w:val="00E570D7"/>
    <w:rsid w:val="00E57EBA"/>
    <w:rsid w:val="00E6045C"/>
    <w:rsid w:val="00E65129"/>
    <w:rsid w:val="00E65505"/>
    <w:rsid w:val="00E660C4"/>
    <w:rsid w:val="00E666EB"/>
    <w:rsid w:val="00E6673A"/>
    <w:rsid w:val="00E66DB3"/>
    <w:rsid w:val="00E71BFA"/>
    <w:rsid w:val="00E731E6"/>
    <w:rsid w:val="00E7710E"/>
    <w:rsid w:val="00E7734D"/>
    <w:rsid w:val="00E77374"/>
    <w:rsid w:val="00E77FF6"/>
    <w:rsid w:val="00E809E5"/>
    <w:rsid w:val="00E81CAA"/>
    <w:rsid w:val="00E81F95"/>
    <w:rsid w:val="00E87B54"/>
    <w:rsid w:val="00E91522"/>
    <w:rsid w:val="00E93540"/>
    <w:rsid w:val="00E94CB3"/>
    <w:rsid w:val="00E95326"/>
    <w:rsid w:val="00E95A6A"/>
    <w:rsid w:val="00EA168F"/>
    <w:rsid w:val="00EA404A"/>
    <w:rsid w:val="00EA4211"/>
    <w:rsid w:val="00EA4C8F"/>
    <w:rsid w:val="00EA4E95"/>
    <w:rsid w:val="00EA6FF4"/>
    <w:rsid w:val="00EB0676"/>
    <w:rsid w:val="00EB1EF4"/>
    <w:rsid w:val="00EB3372"/>
    <w:rsid w:val="00EB39C2"/>
    <w:rsid w:val="00EB3F0F"/>
    <w:rsid w:val="00EB519F"/>
    <w:rsid w:val="00EB56DE"/>
    <w:rsid w:val="00EB5CD5"/>
    <w:rsid w:val="00EB5EBD"/>
    <w:rsid w:val="00EB5EE4"/>
    <w:rsid w:val="00EC0273"/>
    <w:rsid w:val="00EC082D"/>
    <w:rsid w:val="00EC11E4"/>
    <w:rsid w:val="00EC19C9"/>
    <w:rsid w:val="00EC1A0B"/>
    <w:rsid w:val="00EC32DC"/>
    <w:rsid w:val="00EC60E0"/>
    <w:rsid w:val="00EC7BE6"/>
    <w:rsid w:val="00ED124F"/>
    <w:rsid w:val="00ED13FE"/>
    <w:rsid w:val="00ED17C4"/>
    <w:rsid w:val="00ED1A99"/>
    <w:rsid w:val="00ED283B"/>
    <w:rsid w:val="00ED2D43"/>
    <w:rsid w:val="00ED6D30"/>
    <w:rsid w:val="00EE096A"/>
    <w:rsid w:val="00EE0BEE"/>
    <w:rsid w:val="00EE188A"/>
    <w:rsid w:val="00EE30F6"/>
    <w:rsid w:val="00EE5A1B"/>
    <w:rsid w:val="00EE6520"/>
    <w:rsid w:val="00EE6854"/>
    <w:rsid w:val="00EE6AE7"/>
    <w:rsid w:val="00EE7F73"/>
    <w:rsid w:val="00EF27D3"/>
    <w:rsid w:val="00EF37F2"/>
    <w:rsid w:val="00EF3ECC"/>
    <w:rsid w:val="00EF4848"/>
    <w:rsid w:val="00EF599E"/>
    <w:rsid w:val="00EF738F"/>
    <w:rsid w:val="00EF79D7"/>
    <w:rsid w:val="00F02F0B"/>
    <w:rsid w:val="00F03475"/>
    <w:rsid w:val="00F03D43"/>
    <w:rsid w:val="00F04880"/>
    <w:rsid w:val="00F05C3D"/>
    <w:rsid w:val="00F0642D"/>
    <w:rsid w:val="00F06C58"/>
    <w:rsid w:val="00F07DD2"/>
    <w:rsid w:val="00F11C8B"/>
    <w:rsid w:val="00F1221B"/>
    <w:rsid w:val="00F1285D"/>
    <w:rsid w:val="00F157E9"/>
    <w:rsid w:val="00F1601D"/>
    <w:rsid w:val="00F171A7"/>
    <w:rsid w:val="00F17FF0"/>
    <w:rsid w:val="00F20F1E"/>
    <w:rsid w:val="00F21377"/>
    <w:rsid w:val="00F21B45"/>
    <w:rsid w:val="00F24C6D"/>
    <w:rsid w:val="00F2594C"/>
    <w:rsid w:val="00F33FC2"/>
    <w:rsid w:val="00F3536C"/>
    <w:rsid w:val="00F3550A"/>
    <w:rsid w:val="00F40EDF"/>
    <w:rsid w:val="00F4137C"/>
    <w:rsid w:val="00F41811"/>
    <w:rsid w:val="00F42B07"/>
    <w:rsid w:val="00F44DB4"/>
    <w:rsid w:val="00F457B9"/>
    <w:rsid w:val="00F4687B"/>
    <w:rsid w:val="00F471C9"/>
    <w:rsid w:val="00F4789D"/>
    <w:rsid w:val="00F47C94"/>
    <w:rsid w:val="00F50899"/>
    <w:rsid w:val="00F518EF"/>
    <w:rsid w:val="00F52055"/>
    <w:rsid w:val="00F56AA2"/>
    <w:rsid w:val="00F57C7A"/>
    <w:rsid w:val="00F60468"/>
    <w:rsid w:val="00F60869"/>
    <w:rsid w:val="00F618CD"/>
    <w:rsid w:val="00F61E55"/>
    <w:rsid w:val="00F63218"/>
    <w:rsid w:val="00F63348"/>
    <w:rsid w:val="00F662FC"/>
    <w:rsid w:val="00F67F75"/>
    <w:rsid w:val="00F70038"/>
    <w:rsid w:val="00F70C71"/>
    <w:rsid w:val="00F719A0"/>
    <w:rsid w:val="00F7246B"/>
    <w:rsid w:val="00F739A5"/>
    <w:rsid w:val="00F75070"/>
    <w:rsid w:val="00F753EB"/>
    <w:rsid w:val="00F75405"/>
    <w:rsid w:val="00F755B0"/>
    <w:rsid w:val="00F756C3"/>
    <w:rsid w:val="00F759C1"/>
    <w:rsid w:val="00F75FC7"/>
    <w:rsid w:val="00F76CDC"/>
    <w:rsid w:val="00F77BB5"/>
    <w:rsid w:val="00F805C1"/>
    <w:rsid w:val="00F80FBA"/>
    <w:rsid w:val="00F81976"/>
    <w:rsid w:val="00F81D5E"/>
    <w:rsid w:val="00F84E42"/>
    <w:rsid w:val="00F867B7"/>
    <w:rsid w:val="00F87411"/>
    <w:rsid w:val="00F90292"/>
    <w:rsid w:val="00F920EF"/>
    <w:rsid w:val="00F92CA8"/>
    <w:rsid w:val="00F93F0C"/>
    <w:rsid w:val="00F96BC1"/>
    <w:rsid w:val="00F96E61"/>
    <w:rsid w:val="00F9723D"/>
    <w:rsid w:val="00FA04F2"/>
    <w:rsid w:val="00FA0C30"/>
    <w:rsid w:val="00FA2CF7"/>
    <w:rsid w:val="00FA4CEA"/>
    <w:rsid w:val="00FA5264"/>
    <w:rsid w:val="00FA6514"/>
    <w:rsid w:val="00FA6560"/>
    <w:rsid w:val="00FA6F51"/>
    <w:rsid w:val="00FB0054"/>
    <w:rsid w:val="00FB02FD"/>
    <w:rsid w:val="00FB2E43"/>
    <w:rsid w:val="00FB475A"/>
    <w:rsid w:val="00FB48E1"/>
    <w:rsid w:val="00FB6D2B"/>
    <w:rsid w:val="00FC1008"/>
    <w:rsid w:val="00FC5F08"/>
    <w:rsid w:val="00FC6D23"/>
    <w:rsid w:val="00FC6E5F"/>
    <w:rsid w:val="00FC6F58"/>
    <w:rsid w:val="00FD0214"/>
    <w:rsid w:val="00FD024E"/>
    <w:rsid w:val="00FD1B75"/>
    <w:rsid w:val="00FD2049"/>
    <w:rsid w:val="00FE02BB"/>
    <w:rsid w:val="00FE0437"/>
    <w:rsid w:val="00FE1987"/>
    <w:rsid w:val="00FE1AF7"/>
    <w:rsid w:val="00FE21E1"/>
    <w:rsid w:val="00FE638F"/>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0250A"/>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45187382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12369552">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687871635">
      <w:bodyDiv w:val="1"/>
      <w:marLeft w:val="0"/>
      <w:marRight w:val="0"/>
      <w:marTop w:val="0"/>
      <w:marBottom w:val="0"/>
      <w:divBdr>
        <w:top w:val="none" w:sz="0" w:space="0" w:color="auto"/>
        <w:left w:val="none" w:sz="0" w:space="0" w:color="auto"/>
        <w:bottom w:val="none" w:sz="0" w:space="0" w:color="auto"/>
        <w:right w:val="none" w:sz="0" w:space="0" w:color="auto"/>
      </w:divBdr>
    </w:div>
    <w:div w:id="735203247">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064446527">
      <w:bodyDiv w:val="1"/>
      <w:marLeft w:val="0"/>
      <w:marRight w:val="0"/>
      <w:marTop w:val="0"/>
      <w:marBottom w:val="0"/>
      <w:divBdr>
        <w:top w:val="none" w:sz="0" w:space="0" w:color="auto"/>
        <w:left w:val="none" w:sz="0" w:space="0" w:color="auto"/>
        <w:bottom w:val="none" w:sz="0" w:space="0" w:color="auto"/>
        <w:right w:val="none" w:sz="0" w:space="0" w:color="auto"/>
      </w:divBdr>
    </w:div>
    <w:div w:id="1126923841">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1954745965">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1.xml"/><Relationship Id="rId30" Type="http://schemas.openxmlformats.org/officeDocument/2006/relationships/image" Target="media/image20.png"/><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extLst>
            <c:ext xmlns:c16="http://schemas.microsoft.com/office/drawing/2014/chart" uri="{C3380CC4-5D6E-409C-BE32-E72D297353CC}">
              <c16:uniqueId val="{00000000-EC76-4A67-BF57-25F157EC96D0}"/>
            </c:ext>
          </c:extLst>
        </c:ser>
        <c:ser>
          <c:idx val="1"/>
          <c:order val="1"/>
          <c:tx>
            <c:v>bound</c:v>
          </c:tx>
          <c:spPr>
            <a:solidFill>
              <a:schemeClr val="bg1"/>
            </a:solidFill>
            <a:ln w="25400">
              <a:solidFill>
                <a:schemeClr val="bg1"/>
              </a:solid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9:$I$16</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numRef>
          </c:val>
          <c:extLst>
            <c:ext xmlns:c16="http://schemas.microsoft.com/office/drawing/2014/chart" uri="{C3380CC4-5D6E-409C-BE32-E72D297353CC}">
              <c16:uniqueId val="{00000001-EC76-4A67-BF57-25F157EC96D0}"/>
            </c:ext>
          </c:extLst>
        </c:ser>
        <c:ser>
          <c:idx val="3"/>
          <c:order val="3"/>
          <c:tx>
            <c:v>Bound range max 2 additional skips</c:v>
          </c:tx>
          <c:spPr>
            <a:solidFill>
              <a:srgbClr val="FF0000">
                <a:alpha val="30196"/>
              </a:srgbClr>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extLst>
            <c:ext xmlns:c16="http://schemas.microsoft.com/office/drawing/2014/chart" uri="{C3380CC4-5D6E-409C-BE32-E72D297353CC}">
              <c16:uniqueId val="{00000002-EC76-4A67-BF57-25F157EC96D0}"/>
            </c:ext>
          </c:extLst>
        </c:ser>
        <c:ser>
          <c:idx val="4"/>
          <c:order val="4"/>
          <c:tx>
            <c:v>series5</c:v>
          </c:tx>
          <c:spPr>
            <a:solidFill>
              <a:sysClr val="window" lastClr="FFFFFF"/>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19:$I$26</c:f>
              <c:numCache>
                <c:formatCode>0.00E+00</c:formatCode>
                <c:ptCount val="8"/>
                <c:pt idx="0">
                  <c:v>1377.678558977866</c:v>
                </c:pt>
                <c:pt idx="1">
                  <c:v>1364.7559709246907</c:v>
                </c:pt>
                <c:pt idx="2">
                  <c:v>1337.5254184829212</c:v>
                </c:pt>
                <c:pt idx="3">
                  <c:v>1346.696372088519</c:v>
                </c:pt>
                <c:pt idx="4">
                  <c:v>1333.6378279747109</c:v>
                </c:pt>
                <c:pt idx="5">
                  <c:v>1129.6019320129194</c:v>
                </c:pt>
                <c:pt idx="6">
                  <c:v>1122.8084550564704</c:v>
                </c:pt>
                <c:pt idx="7">
                  <c:v>1225.241153032696</c:v>
                </c:pt>
              </c:numCache>
            </c:numRef>
          </c:val>
          <c:extLst>
            <c:ext xmlns:c16="http://schemas.microsoft.com/office/drawing/2014/chart" uri="{C3380CC4-5D6E-409C-BE32-E72D297353CC}">
              <c16:uniqueId val="{00000003-EC76-4A67-BF57-25F157EC96D0}"/>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rgbClr val="4472C4"/>
              </a:solidFill>
              <a:ln w="9525">
                <a:solidFill>
                  <a:srgbClr val="4472C4"/>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smooth val="0"/>
          <c:extLst>
            <c:ext xmlns:c16="http://schemas.microsoft.com/office/drawing/2014/chart" uri="{C3380CC4-5D6E-409C-BE32-E72D297353CC}">
              <c16:uniqueId val="{00000004-EC76-4A67-BF57-25F157EC96D0}"/>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smooth val="0"/>
          <c:extLst>
            <c:ext xmlns:c16="http://schemas.microsoft.com/office/drawing/2014/chart" uri="{C3380CC4-5D6E-409C-BE32-E72D297353CC}">
              <c16:uniqueId val="{00000005-EC76-4A67-BF57-25F157EC96D0}"/>
            </c:ext>
          </c:extLst>
        </c:ser>
        <c:ser>
          <c:idx val="6"/>
          <c:order val="6"/>
          <c:tx>
            <c:v>1320</c:v>
          </c:tx>
          <c:spPr>
            <a:ln w="9525" cap="rnd">
              <a:solidFill>
                <a:srgbClr val="E7E6E6">
                  <a:lumMod val="90000"/>
                </a:srgbClr>
              </a:solidFill>
              <a:round/>
            </a:ln>
            <a:effectLst/>
          </c:spPr>
          <c:marker>
            <c:symbol val="none"/>
          </c:marker>
          <c:val>
            <c:numRef>
              <c:f>Sheet1!$O$9:$O$16</c:f>
              <c:numCache>
                <c:formatCode>0.00E+00</c:formatCode>
                <c:ptCount val="8"/>
                <c:pt idx="0">
                  <c:v>41.588999999999999</c:v>
                </c:pt>
                <c:pt idx="1">
                  <c:v>41.104999999999997</c:v>
                </c:pt>
                <c:pt idx="2">
                  <c:v>40.786000000000001</c:v>
                </c:pt>
                <c:pt idx="3">
                  <c:v>42.061</c:v>
                </c:pt>
                <c:pt idx="4">
                  <c:v>41.901000000000003</c:v>
                </c:pt>
                <c:pt idx="5">
                  <c:v>41.73</c:v>
                </c:pt>
                <c:pt idx="6">
                  <c:v>41.725999999999999</c:v>
                </c:pt>
                <c:pt idx="7">
                  <c:v>41.725999999999999</c:v>
                </c:pt>
              </c:numCache>
            </c:numRef>
          </c:val>
          <c:smooth val="0"/>
          <c:extLst>
            <c:ext xmlns:c16="http://schemas.microsoft.com/office/drawing/2014/chart" uri="{C3380CC4-5D6E-409C-BE32-E72D297353CC}">
              <c16:uniqueId val="{00000006-EC76-4A67-BF57-25F157EC96D0}"/>
            </c:ext>
          </c:extLst>
        </c:ser>
        <c:ser>
          <c:idx val="7"/>
          <c:order val="7"/>
          <c:tx>
            <c:v>1340</c:v>
          </c:tx>
          <c:spPr>
            <a:ln w="9525" cap="rnd">
              <a:solidFill>
                <a:srgbClr val="E7E6E6">
                  <a:lumMod val="90000"/>
                </a:srgbClr>
              </a:solidFill>
              <a:round/>
            </a:ln>
            <a:effectLst/>
          </c:spPr>
          <c:marker>
            <c:symbol val="none"/>
          </c:marker>
          <c:val>
            <c:numRef>
              <c:f>Sheet1!$P$9:$P$16</c:f>
              <c:numCache>
                <c:formatCode>0.000</c:formatCode>
                <c:ptCount val="8"/>
                <c:pt idx="0">
                  <c:v>1.2711956195613217E-3</c:v>
                </c:pt>
                <c:pt idx="1">
                  <c:v>0</c:v>
                </c:pt>
                <c:pt idx="2">
                  <c:v>1.0819351514341825E-3</c:v>
                </c:pt>
                <c:pt idx="3">
                  <c:v>3.1377692445109062E-3</c:v>
                </c:pt>
                <c:pt idx="4">
                  <c:v>6.5250190795404367E-3</c:v>
                </c:pt>
                <c:pt idx="5">
                  <c:v>7.7949196557976835E-3</c:v>
                </c:pt>
                <c:pt idx="6">
                  <c:v>1.2162088734426341E-2</c:v>
                </c:pt>
                <c:pt idx="7">
                  <c:v>1.5643581641615983E-2</c:v>
                </c:pt>
              </c:numCache>
            </c:numRef>
          </c:val>
          <c:smooth val="0"/>
          <c:extLst>
            <c:ext xmlns:c16="http://schemas.microsoft.com/office/drawing/2014/chart" uri="{C3380CC4-5D6E-409C-BE32-E72D297353CC}">
              <c16:uniqueId val="{00000007-EC76-4A67-BF57-25F157EC96D0}"/>
            </c:ext>
          </c:extLst>
        </c:ser>
        <c:ser>
          <c:idx val="8"/>
          <c:order val="8"/>
          <c:tx>
            <c:v>1360</c:v>
          </c:tx>
          <c:spPr>
            <a:ln w="9525" cap="rnd">
              <a:solidFill>
                <a:srgbClr val="E7E6E6">
                  <a:lumMod val="90000"/>
                </a:srgbClr>
              </a:solidFill>
              <a:round/>
            </a:ln>
            <a:effectLst/>
          </c:spPr>
          <c:marker>
            <c:symbol val="none"/>
          </c:marker>
          <c:val>
            <c:numRef>
              <c:f>Sheet1!$Q$9:$Q$16</c:f>
              <c:numCache>
                <c:formatCode>0.00E+00</c:formatCode>
                <c:ptCount val="8"/>
                <c:pt idx="0">
                  <c:v>1.7686134875903008</c:v>
                </c:pt>
                <c:pt idx="1">
                  <c:v>0</c:v>
                </c:pt>
                <c:pt idx="2">
                  <c:v>1.4809698147998915</c:v>
                </c:pt>
                <c:pt idx="3">
                  <c:v>4.2750681600000462</c:v>
                </c:pt>
                <c:pt idx="4">
                  <c:v>8.8617638399998668</c:v>
                </c:pt>
                <c:pt idx="5">
                  <c:v>10.549713490100203</c:v>
                </c:pt>
                <c:pt idx="6">
                  <c:v>16.460278977380085</c:v>
                </c:pt>
                <c:pt idx="7">
                  <c:v>21.172162478970222</c:v>
                </c:pt>
              </c:numCache>
            </c:numRef>
          </c:val>
          <c:smooth val="0"/>
          <c:extLst>
            <c:ext xmlns:c16="http://schemas.microsoft.com/office/drawing/2014/chart" uri="{C3380CC4-5D6E-409C-BE32-E72D297353CC}">
              <c16:uniqueId val="{00000008-EC76-4A67-BF57-25F157EC96D0}"/>
            </c:ext>
          </c:extLst>
        </c:ser>
        <c:ser>
          <c:idx val="9"/>
          <c:order val="9"/>
          <c:tx>
            <c:v>1380</c:v>
          </c:tx>
          <c:spPr>
            <a:ln w="9525" cap="rnd">
              <a:solidFill>
                <a:srgbClr val="E7E6E6">
                  <a:lumMod val="90000"/>
                </a:srgbClr>
              </a:solidFill>
              <a:round/>
            </a:ln>
            <a:effectLst/>
          </c:spPr>
          <c:marker>
            <c:symbol val="none"/>
          </c:marker>
          <c:val>
            <c:numRef>
              <c:f>Sheet1!$R$9:$R$16</c:f>
              <c:numCache>
                <c:formatCode>0.00E+00</c:formatCode>
                <c:ptCount val="8"/>
                <c:pt idx="1">
                  <c:v>13.562983680000116</c:v>
                </c:pt>
                <c:pt idx="2">
                  <c:v>8.9205533852000372</c:v>
                </c:pt>
                <c:pt idx="3">
                  <c:v>6.3610875747999671</c:v>
                </c:pt>
                <c:pt idx="4">
                  <c:v>4.33385088</c:v>
                </c:pt>
                <c:pt idx="5">
                  <c:v>4.7118740380799409</c:v>
                </c:pt>
                <c:pt idx="6">
                  <c:v>-5.815459871882922E-6</c:v>
                </c:pt>
                <c:pt idx="7">
                  <c:v>-3.902620164808468E-6</c:v>
                </c:pt>
              </c:numCache>
            </c:numRef>
          </c:val>
          <c:smooth val="0"/>
          <c:extLst>
            <c:ext xmlns:c16="http://schemas.microsoft.com/office/drawing/2014/chart" uri="{C3380CC4-5D6E-409C-BE32-E72D297353CC}">
              <c16:uniqueId val="{00000009-EC76-4A67-BF57-25F157EC96D0}"/>
            </c:ext>
          </c:extLst>
        </c:ser>
        <c:ser>
          <c:idx val="10"/>
          <c:order val="10"/>
          <c:tx>
            <c:v>1400</c:v>
          </c:tx>
          <c:spPr>
            <a:ln w="9525" cap="rnd">
              <a:solidFill>
                <a:srgbClr val="E7E6E6">
                  <a:lumMod val="90000"/>
                </a:srgbClr>
              </a:solidFill>
              <a:round/>
            </a:ln>
            <a:effectLst/>
          </c:spPr>
          <c:marker>
            <c:symbol val="none"/>
          </c:marker>
          <c:val>
            <c:numRef>
              <c:f>Sheet1!$S$9:$S$16</c:f>
              <c:numCache>
                <c:formatCode>0.00000</c:formatCode>
                <c:ptCount val="8"/>
                <c:pt idx="1">
                  <c:v>9.7484303739471222E-3</c:v>
                </c:pt>
                <c:pt idx="2">
                  <c:v>6.474790370337876E-3</c:v>
                </c:pt>
                <c:pt idx="3">
                  <c:v>4.6471468761550908E-3</c:v>
                </c:pt>
                <c:pt idx="4">
                  <c:v>3.1809139626817972E-3</c:v>
                </c:pt>
                <c:pt idx="5">
                  <c:v>3.4694072821131869E-3</c:v>
                </c:pt>
                <c:pt idx="6">
                  <c:v>-4.2968979684027711E-9</c:v>
                </c:pt>
                <c:pt idx="7">
                  <c:v>-2.8835484991711112E-9</c:v>
                </c:pt>
              </c:numCache>
            </c:numRef>
          </c:val>
          <c:smooth val="0"/>
          <c:extLst>
            <c:ext xmlns:c16="http://schemas.microsoft.com/office/drawing/2014/chart" uri="{C3380CC4-5D6E-409C-BE32-E72D297353CC}">
              <c16:uniqueId val="{0000000A-EC76-4A67-BF57-25F157EC96D0}"/>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ax val="1400"/>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round/>
              </a:ln>
              <a:effectLst/>
            </c:spPr>
          </c:marker>
          <c:cat>
            <c:numRef>
              <c:f>Sheet1!$J$18:$J$26</c:f>
              <c:numCache>
                <c:formatCode>General</c:formatCode>
                <c:ptCount val="9"/>
                <c:pt idx="0">
                  <c:v>4</c:v>
                </c:pt>
                <c:pt idx="1">
                  <c:v>5</c:v>
                </c:pt>
                <c:pt idx="2">
                  <c:v>6</c:v>
                </c:pt>
                <c:pt idx="3">
                  <c:v>7</c:v>
                </c:pt>
                <c:pt idx="4">
                  <c:v>8</c:v>
                </c:pt>
                <c:pt idx="5">
                  <c:v>9</c:v>
                </c:pt>
                <c:pt idx="6">
                  <c:v>10</c:v>
                </c:pt>
                <c:pt idx="7">
                  <c:v>11</c:v>
                </c:pt>
                <c:pt idx="8">
                  <c:v>12</c:v>
                </c:pt>
              </c:numCache>
            </c:numRef>
          </c:cat>
          <c:val>
            <c:numRef>
              <c:f>Sheet1!$O$18:$O$26</c:f>
              <c:numCache>
                <c:formatCode>0.00E+00</c:formatCode>
                <c:ptCount val="9"/>
                <c:pt idx="0">
                  <c:v>42.125</c:v>
                </c:pt>
                <c:pt idx="1">
                  <c:v>41.526000000000003</c:v>
                </c:pt>
                <c:pt idx="2">
                  <c:v>41.104999999999997</c:v>
                </c:pt>
                <c:pt idx="3">
                  <c:v>42.241999999999997</c:v>
                </c:pt>
                <c:pt idx="4">
                  <c:v>41.902999999999999</c:v>
                </c:pt>
                <c:pt idx="5">
                  <c:v>41.573</c:v>
                </c:pt>
                <c:pt idx="6">
                  <c:v>41.335999999999999</c:v>
                </c:pt>
                <c:pt idx="7">
                  <c:v>41.116999999999997</c:v>
                </c:pt>
                <c:pt idx="8">
                  <c:v>40.942</c:v>
                </c:pt>
              </c:numCache>
            </c:numRef>
          </c:val>
          <c:smooth val="0"/>
          <c:extLst>
            <c:ext xmlns:c16="http://schemas.microsoft.com/office/drawing/2014/chart" uri="{C3380CC4-5D6E-409C-BE32-E72D297353CC}">
              <c16:uniqueId val="{00000000-19D4-4AB9-95A3-57FE7703205A}"/>
            </c:ext>
          </c:extLst>
        </c:ser>
        <c:dLbls>
          <c:showLegendKey val="0"/>
          <c:showVal val="0"/>
          <c:showCatName val="0"/>
          <c:showSerName val="0"/>
          <c:showPercent val="0"/>
          <c:showBubbleSize val="0"/>
        </c:dLbls>
        <c:marker val="1"/>
        <c:smooth val="0"/>
        <c:axId val="1248254432"/>
        <c:axId val="1248255680"/>
      </c:lineChart>
      <c:catAx>
        <c:axId val="1248254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added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5680"/>
        <c:crosses val="autoZero"/>
        <c:auto val="1"/>
        <c:lblAlgn val="ctr"/>
        <c:lblOffset val="100"/>
        <c:noMultiLvlLbl val="0"/>
      </c:catAx>
      <c:valAx>
        <c:axId val="1248255680"/>
        <c:scaling>
          <c:orientation val="minMax"/>
          <c:max val="43"/>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ekly</a:t>
                </a:r>
                <a:r>
                  <a:rPr lang="en-US" baseline="0"/>
                  <a:t> average cost per period (x1000 MW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4649</cdr:x>
      <cdr:y>0.05294</cdr:y>
    </cdr:from>
    <cdr:to>
      <cdr:x>0.92809</cdr:x>
      <cdr:y>0.78235</cdr:y>
    </cdr:to>
    <cdr:sp macro="" textlink="">
      <cdr:nvSpPr>
        <cdr:cNvPr id="2" name="Rectangle 1"/>
        <cdr:cNvSpPr/>
      </cdr:nvSpPr>
      <cdr:spPr>
        <a:xfrm xmlns:a="http://schemas.openxmlformats.org/drawingml/2006/main">
          <a:off x="2034540" y="137160"/>
          <a:ext cx="2194560" cy="1889760"/>
        </a:xfrm>
        <a:prstGeom xmlns:a="http://schemas.openxmlformats.org/drawingml/2006/main" prst="rect">
          <a:avLst/>
        </a:prstGeom>
        <a:solidFill xmlns:a="http://schemas.openxmlformats.org/drawingml/2006/main">
          <a:schemeClr val="accent2">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b="1">
              <a:solidFill>
                <a:schemeClr val="tx1"/>
              </a:solidFill>
            </a:rPr>
            <a:t>27 periods</a:t>
          </a:r>
          <a:endParaRPr lang="en-CH" b="1">
            <a:solidFill>
              <a:schemeClr val="tx1"/>
            </a:solidFill>
          </a:endParaRPr>
        </a:p>
      </cdr:txBody>
    </cdr:sp>
  </cdr:relSizeAnchor>
  <cdr:relSizeAnchor xmlns:cdr="http://schemas.openxmlformats.org/drawingml/2006/chartDrawing">
    <cdr:from>
      <cdr:x>0.21906</cdr:x>
      <cdr:y>0.05196</cdr:y>
    </cdr:from>
    <cdr:to>
      <cdr:x>0.44816</cdr:x>
      <cdr:y>0.78137</cdr:y>
    </cdr:to>
    <cdr:sp macro="" textlink="">
      <cdr:nvSpPr>
        <cdr:cNvPr id="3" name="Rectangle 2"/>
        <cdr:cNvSpPr/>
      </cdr:nvSpPr>
      <cdr:spPr>
        <a:xfrm xmlns:a="http://schemas.openxmlformats.org/drawingml/2006/main" flipH="1">
          <a:off x="998220" y="134620"/>
          <a:ext cx="1043940" cy="1889760"/>
        </a:xfrm>
        <a:prstGeom xmlns:a="http://schemas.openxmlformats.org/drawingml/2006/main" prst="rect">
          <a:avLst/>
        </a:prstGeom>
        <a:solidFill xmlns:a="http://schemas.openxmlformats.org/drawingml/2006/main">
          <a:schemeClr val="accent6">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1">
              <a:solidFill>
                <a:schemeClr val="tx1"/>
              </a:solidFill>
            </a:rPr>
            <a:t>28 periods</a:t>
          </a:r>
          <a:endParaRPr lang="en-CH" b="1">
            <a:solidFill>
              <a:schemeClr val="tx1"/>
            </a:solidFill>
          </a:endParaRPr>
        </a:p>
      </cdr:txBody>
    </cdr:sp>
  </cdr:relSizeAnchor>
  <cdr:relSizeAnchor xmlns:cdr="http://schemas.openxmlformats.org/drawingml/2006/chartDrawing">
    <cdr:from>
      <cdr:x>0.44649</cdr:x>
      <cdr:y>0.05588</cdr:y>
    </cdr:from>
    <cdr:to>
      <cdr:x>0.44649</cdr:x>
      <cdr:y>0.77941</cdr:y>
    </cdr:to>
    <cdr:cxnSp macro="">
      <cdr:nvCxnSpPr>
        <cdr:cNvPr id="5" name="Straight Connector 4"/>
        <cdr:cNvCxnSpPr/>
      </cdr:nvCxnSpPr>
      <cdr:spPr>
        <a:xfrm xmlns:a="http://schemas.openxmlformats.org/drawingml/2006/main">
          <a:off x="2034540" y="144780"/>
          <a:ext cx="0" cy="1874520"/>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2552</Words>
  <Characters>71550</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619</cp:revision>
  <cp:lastPrinted>2022-12-09T23:11:00Z</cp:lastPrinted>
  <dcterms:created xsi:type="dcterms:W3CDTF">2022-05-15T15:00:00Z</dcterms:created>
  <dcterms:modified xsi:type="dcterms:W3CDTF">2022-12-09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bkQbK3Y"/&gt;&lt;style id="http://www.zotero.org/styles/apa" locale="en-US" hasBibliography="1" bibliographyStyleHasBeenSet="1"/&gt;&lt;prefs&gt;&lt;pref name="fieldType" value="Field"/&gt;&lt;/prefs&gt;&lt;/data&gt;</vt:lpwstr>
  </property>
</Properties>
</file>